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F010A3" w14:textId="6883F5C1" w:rsidR="008C241B" w:rsidRDefault="008C241B" w:rsidP="008C241B">
      <w:pPr>
        <w:shd w:val="clear" w:color="auto" w:fill="FFFFFF"/>
        <w:spacing w:before="120" w:after="120"/>
        <w:jc w:val="both"/>
        <w:rPr>
          <w:rFonts w:ascii="Arial" w:hAnsi="Arial" w:cs="Arial"/>
          <w:color w:val="111111"/>
          <w:sz w:val="16"/>
          <w:szCs w:val="16"/>
          <w:lang w:val="pt-PT" w:eastAsia="en-GB"/>
        </w:rPr>
      </w:pPr>
      <w:bookmarkStart w:id="0" w:name="_GoBack"/>
      <w:bookmarkEnd w:id="0"/>
    </w:p>
    <w:p w14:paraId="31BD85D2" w14:textId="5F0D4EE1" w:rsidR="00B84074" w:rsidRDefault="005A5A51" w:rsidP="005A5A51">
      <w:pPr>
        <w:shd w:val="clear" w:color="auto" w:fill="FFFFFF"/>
        <w:spacing w:before="120" w:after="120"/>
        <w:jc w:val="center"/>
        <w:rPr>
          <w:rFonts w:ascii="Arial" w:hAnsi="Arial" w:cs="Arial"/>
          <w:color w:val="111111"/>
          <w:sz w:val="16"/>
          <w:szCs w:val="16"/>
          <w:lang w:val="pt-PT" w:eastAsia="en-GB"/>
        </w:rPr>
      </w:pPr>
      <w:r w:rsidRPr="000C1E62">
        <w:rPr>
          <w:sz w:val="32"/>
          <w:lang w:val="pt-PT"/>
        </w:rPr>
        <w:t>Referente ao artigo “Perfeccionismo e burnout e as atividades extracurriculares nos estudantes de medicina da Universidade de Coimbra” (#12083)</w:t>
      </w:r>
      <w:r>
        <w:rPr>
          <w:sz w:val="32"/>
          <w:lang w:val="pt-PT"/>
        </w:rPr>
        <w:t xml:space="preserve"> – 2ª REVISÃO</w:t>
      </w:r>
    </w:p>
    <w:p w14:paraId="7E92EFFE" w14:textId="77777777" w:rsidR="005A5A51" w:rsidRDefault="005A5A51" w:rsidP="005A5A51">
      <w:pPr>
        <w:jc w:val="both"/>
        <w:rPr>
          <w:sz w:val="20"/>
          <w:szCs w:val="20"/>
          <w:lang w:val="pt-PT"/>
        </w:rPr>
      </w:pPr>
    </w:p>
    <w:p w14:paraId="3F3C22D3" w14:textId="249EFC2D" w:rsidR="005A5A51" w:rsidRPr="00E02F6F" w:rsidRDefault="005A5A51" w:rsidP="005A5A51">
      <w:pPr>
        <w:jc w:val="both"/>
        <w:rPr>
          <w:rFonts w:ascii="Calibri" w:hAnsi="Calibri" w:cs="Calibri"/>
          <w:sz w:val="20"/>
          <w:szCs w:val="20"/>
          <w:lang w:val="pt-PT"/>
        </w:rPr>
      </w:pPr>
      <w:r w:rsidRPr="00E02F6F">
        <w:rPr>
          <w:rFonts w:ascii="Calibri" w:hAnsi="Calibri" w:cs="Calibri"/>
          <w:sz w:val="20"/>
          <w:szCs w:val="20"/>
          <w:lang w:val="pt-PT"/>
        </w:rPr>
        <w:t xml:space="preserve">Nota: Este documento apresenta transcritos dos comentários recebidos, comentados a </w:t>
      </w:r>
      <w:r w:rsidRPr="00E02F6F">
        <w:rPr>
          <w:rFonts w:ascii="Calibri" w:hAnsi="Calibri" w:cs="Calibri"/>
          <w:b/>
          <w:color w:val="1F3864" w:themeColor="accent1" w:themeShade="80"/>
          <w:sz w:val="20"/>
          <w:szCs w:val="20"/>
          <w:lang w:val="pt-PT"/>
        </w:rPr>
        <w:t xml:space="preserve">azul </w:t>
      </w:r>
      <w:r w:rsidRPr="00E02F6F">
        <w:rPr>
          <w:rFonts w:ascii="Calibri" w:hAnsi="Calibri" w:cs="Calibri"/>
          <w:b/>
          <w:i/>
          <w:color w:val="1F3864" w:themeColor="accent1" w:themeShade="80"/>
          <w:sz w:val="20"/>
          <w:szCs w:val="20"/>
          <w:lang w:val="pt-PT"/>
        </w:rPr>
        <w:t>Bold</w:t>
      </w:r>
      <w:r w:rsidRPr="00E02F6F">
        <w:rPr>
          <w:rFonts w:ascii="Calibri" w:hAnsi="Calibri" w:cs="Calibri"/>
          <w:sz w:val="20"/>
          <w:szCs w:val="20"/>
          <w:lang w:val="pt-PT"/>
        </w:rPr>
        <w:t xml:space="preserve"> pelo autor correspondente, com as alterações que foram efetuadas, estando estas </w:t>
      </w:r>
      <w:r w:rsidRPr="00E02F6F">
        <w:rPr>
          <w:rFonts w:ascii="Calibri" w:hAnsi="Calibri" w:cs="Calibri"/>
          <w:sz w:val="20"/>
          <w:szCs w:val="20"/>
          <w:highlight w:val="yellow"/>
          <w:lang w:val="pt-PT"/>
        </w:rPr>
        <w:t>destacadas a amarelo</w:t>
      </w:r>
      <w:r w:rsidRPr="00E02F6F">
        <w:rPr>
          <w:rFonts w:ascii="Calibri" w:hAnsi="Calibri" w:cs="Calibri"/>
          <w:sz w:val="20"/>
          <w:szCs w:val="20"/>
          <w:lang w:val="pt-PT"/>
        </w:rPr>
        <w:t xml:space="preserve"> no artigo que é enviado em anexo.</w:t>
      </w:r>
      <w:r w:rsidRPr="00E02F6F">
        <w:rPr>
          <w:rFonts w:ascii="Calibri" w:hAnsi="Calibri" w:cs="Calibri"/>
          <w:sz w:val="20"/>
          <w:szCs w:val="20"/>
          <w:lang w:val="pt-PT"/>
        </w:rPr>
        <w:t xml:space="preserve"> Como se trata da 2ª revisão, os destaques dados às alterações previamente remetidas na 1ª revisão foram retirados para que nesta apenas se salientassem as novas alterações.</w:t>
      </w:r>
    </w:p>
    <w:p w14:paraId="049849A7" w14:textId="77777777" w:rsidR="00B84074" w:rsidRPr="008C241B" w:rsidRDefault="00B84074" w:rsidP="008C241B">
      <w:pPr>
        <w:shd w:val="clear" w:color="auto" w:fill="FFFFFF"/>
        <w:spacing w:before="120" w:after="120"/>
        <w:jc w:val="both"/>
        <w:rPr>
          <w:rFonts w:ascii="Arial" w:hAnsi="Arial" w:cs="Arial"/>
          <w:color w:val="111111"/>
          <w:sz w:val="16"/>
          <w:szCs w:val="16"/>
          <w:lang w:val="pt-PT" w:eastAsia="en-GB"/>
        </w:rPr>
      </w:pPr>
    </w:p>
    <w:p w14:paraId="7CD34BED" w14:textId="336748E2" w:rsidR="005A5A51" w:rsidRDefault="005A5A51" w:rsidP="00DC64D5">
      <w:pPr>
        <w:shd w:val="clear" w:color="auto" w:fill="FFFFFF"/>
        <w:spacing w:before="120" w:after="120"/>
        <w:jc w:val="both"/>
        <w:rPr>
          <w:rFonts w:asciiTheme="minorHAnsi" w:hAnsiTheme="minorHAnsi" w:cstheme="minorHAnsi"/>
          <w:color w:val="000000" w:themeColor="text1"/>
          <w:u w:val="single"/>
          <w:lang w:val="pt-PT" w:eastAsia="en-GB"/>
        </w:rPr>
      </w:pPr>
      <w:r>
        <w:rPr>
          <w:rFonts w:asciiTheme="minorHAnsi" w:hAnsiTheme="minorHAnsi" w:cstheme="minorHAnsi"/>
          <w:color w:val="000000" w:themeColor="text1"/>
          <w:u w:val="single"/>
          <w:lang w:val="pt-PT" w:eastAsia="en-GB"/>
        </w:rPr>
        <w:t>Revisor A:</w:t>
      </w:r>
    </w:p>
    <w:p w14:paraId="73FE79E8" w14:textId="064B3B9E" w:rsidR="005A5A51" w:rsidRDefault="005A5A51" w:rsidP="000A12DD">
      <w:pPr>
        <w:ind w:left="720"/>
        <w:jc w:val="both"/>
        <w:rPr>
          <w:rFonts w:ascii="Calibri" w:hAnsi="Calibri" w:cs="Calibri"/>
          <w:i/>
          <w:sz w:val="16"/>
          <w:szCs w:val="16"/>
          <w:lang w:val="pt-PT"/>
        </w:rPr>
      </w:pPr>
      <w:r w:rsidRPr="005A5A51">
        <w:rPr>
          <w:rFonts w:ascii="Calibri" w:hAnsi="Calibri" w:cs="Calibri"/>
          <w:i/>
          <w:sz w:val="16"/>
          <w:szCs w:val="16"/>
          <w:lang w:val="pt-PT"/>
        </w:rPr>
        <w:t>“Dada a revisão efectuada no texto, sugeriria apenas uma nova leitura, mormente no sentido da concordância de género entre o verbo e o respective sujeito sempre que "score" foi substituido por "pontuação" (eg pág 4, 5º parágrafo: pontuação de cada escala CALCULADA, ou pág 9, 3º parágrado: pontuação geral do burnout completo, não pode deixar de ser TOMADA)”.</w:t>
      </w:r>
    </w:p>
    <w:p w14:paraId="7964F346" w14:textId="30D5B25A" w:rsidR="000A12DD" w:rsidRDefault="000A12DD" w:rsidP="005A5A51">
      <w:pPr>
        <w:jc w:val="both"/>
        <w:rPr>
          <w:rFonts w:ascii="Calibri" w:hAnsi="Calibri" w:cs="Calibri"/>
          <w:i/>
          <w:sz w:val="16"/>
          <w:szCs w:val="16"/>
          <w:lang w:val="pt-PT"/>
        </w:rPr>
      </w:pPr>
    </w:p>
    <w:p w14:paraId="439B7C9E" w14:textId="2A12A4EF" w:rsidR="000A12DD" w:rsidRPr="00D75988" w:rsidRDefault="000A12DD" w:rsidP="00B32200">
      <w:pPr>
        <w:shd w:val="clear" w:color="auto" w:fill="FFFFFF"/>
        <w:spacing w:before="120" w:after="120" w:line="276" w:lineRule="auto"/>
        <w:jc w:val="both"/>
        <w:rPr>
          <w:rFonts w:asciiTheme="minorHAnsi" w:hAnsiTheme="minorHAnsi" w:cstheme="minorHAnsi"/>
          <w:b/>
          <w:i/>
          <w:color w:val="1F3864" w:themeColor="accent1" w:themeShade="80"/>
          <w:sz w:val="20"/>
          <w:szCs w:val="20"/>
          <w:lang w:val="pt-PT" w:eastAsia="en-GB"/>
        </w:rPr>
      </w:pPr>
      <w:r>
        <w:rPr>
          <w:rFonts w:asciiTheme="minorHAnsi" w:hAnsiTheme="minorHAnsi" w:cstheme="minorHAnsi"/>
          <w:b/>
          <w:color w:val="1F3864" w:themeColor="accent1" w:themeShade="80"/>
          <w:sz w:val="20"/>
          <w:szCs w:val="20"/>
          <w:lang w:val="pt-PT"/>
        </w:rPr>
        <w:t>Resposta</w:t>
      </w:r>
      <w:r w:rsidRPr="00D75988">
        <w:rPr>
          <w:rFonts w:asciiTheme="minorHAnsi" w:hAnsiTheme="minorHAnsi" w:cstheme="minorHAnsi"/>
          <w:b/>
          <w:color w:val="1F3864" w:themeColor="accent1" w:themeShade="80"/>
          <w:sz w:val="20"/>
          <w:szCs w:val="20"/>
          <w:lang w:val="pt-PT" w:eastAsia="en-GB"/>
        </w:rPr>
        <w:t xml:space="preserve">: </w:t>
      </w:r>
      <w:r>
        <w:rPr>
          <w:rFonts w:asciiTheme="minorHAnsi" w:hAnsiTheme="minorHAnsi" w:cstheme="minorHAnsi"/>
          <w:b/>
          <w:color w:val="1F3864" w:themeColor="accent1" w:themeShade="80"/>
          <w:sz w:val="20"/>
          <w:szCs w:val="20"/>
          <w:lang w:val="pt-PT" w:eastAsia="en-GB"/>
        </w:rPr>
        <w:t>Foram feitas as alterações referidas (5º parágrafo da página 4 e 3º parágrafo da página 9) e uma nova revisão geral de forma a eliminar as discordâncias apontadas.</w:t>
      </w:r>
    </w:p>
    <w:p w14:paraId="6388F800" w14:textId="77777777" w:rsidR="005A5A51" w:rsidRDefault="005A5A51" w:rsidP="00DC64D5">
      <w:pPr>
        <w:shd w:val="clear" w:color="auto" w:fill="FFFFFF"/>
        <w:spacing w:before="120" w:after="120"/>
        <w:jc w:val="both"/>
        <w:rPr>
          <w:rFonts w:asciiTheme="minorHAnsi" w:hAnsiTheme="minorHAnsi" w:cstheme="minorHAnsi"/>
          <w:color w:val="000000" w:themeColor="text1"/>
          <w:u w:val="single"/>
          <w:lang w:val="pt-PT" w:eastAsia="en-GB"/>
        </w:rPr>
      </w:pPr>
    </w:p>
    <w:p w14:paraId="152096B1" w14:textId="1DB1FD4D" w:rsidR="003D62B3" w:rsidRPr="00DC64D5" w:rsidRDefault="00DC64D5" w:rsidP="00DC64D5">
      <w:pPr>
        <w:shd w:val="clear" w:color="auto" w:fill="FFFFFF"/>
        <w:spacing w:before="120" w:after="120"/>
        <w:jc w:val="both"/>
        <w:rPr>
          <w:lang w:val="pt-PT"/>
        </w:rPr>
      </w:pPr>
      <w:r w:rsidRPr="00DC64D5">
        <w:rPr>
          <w:rFonts w:asciiTheme="minorHAnsi" w:hAnsiTheme="minorHAnsi" w:cstheme="minorHAnsi"/>
          <w:color w:val="000000" w:themeColor="text1"/>
          <w:u w:val="single"/>
          <w:lang w:val="pt-PT" w:eastAsia="en-GB"/>
        </w:rPr>
        <w:t>Revisor B</w:t>
      </w:r>
    </w:p>
    <w:p w14:paraId="19B6F58A" w14:textId="5104984B" w:rsidR="00DC64D5" w:rsidRPr="00E02F6F" w:rsidRDefault="00E02F6F" w:rsidP="00435871">
      <w:pPr>
        <w:pStyle w:val="ListParagraph"/>
        <w:numPr>
          <w:ilvl w:val="0"/>
          <w:numId w:val="2"/>
        </w:numPr>
        <w:shd w:val="clear" w:color="auto" w:fill="FFFFFF"/>
        <w:spacing w:before="120" w:after="120"/>
        <w:rPr>
          <w:rFonts w:ascii="Calibri" w:hAnsi="Calibri" w:cs="Calibri"/>
          <w:i/>
          <w:szCs w:val="16"/>
        </w:rPr>
      </w:pPr>
      <w:r>
        <w:rPr>
          <w:rFonts w:ascii="Calibri" w:hAnsi="Calibri" w:cs="Calibri"/>
          <w:i/>
          <w:szCs w:val="16"/>
        </w:rPr>
        <w:t>“</w:t>
      </w:r>
      <w:r w:rsidR="00DC64D5" w:rsidRPr="00E02F6F">
        <w:rPr>
          <w:rFonts w:ascii="Calibri" w:hAnsi="Calibri" w:cs="Calibri"/>
          <w:i/>
          <w:szCs w:val="16"/>
        </w:rPr>
        <w:t>No Resumo (página 2), no ponto relativo à Introdução, os autores explicitam: “A participação em atividades extracurriculares reduz a importância atribuída a alguns motivos para o perfeccionismo que influenciam a incidência de burnout nos estudantes de medicina. Este estudo visou investigar de que forma esta relação se processa e de que fatores depende, de forma a pensar estratégias direcionadas a estes potenciais alvos de atuação”.</w:t>
      </w:r>
    </w:p>
    <w:p w14:paraId="5DA45C48" w14:textId="103B66BB" w:rsidR="000A12DD" w:rsidRDefault="000A12DD" w:rsidP="00B32200">
      <w:pPr>
        <w:pStyle w:val="NormalWeb"/>
        <w:spacing w:line="276" w:lineRule="auto"/>
        <w:ind w:firstLine="0"/>
        <w:rPr>
          <w:rFonts w:ascii="Calibri" w:hAnsi="Calibri" w:cs="Calibri"/>
          <w:szCs w:val="16"/>
        </w:rPr>
      </w:pPr>
      <w:r>
        <w:rPr>
          <w:rFonts w:asciiTheme="minorHAnsi" w:hAnsiTheme="minorHAnsi" w:cstheme="minorHAnsi"/>
          <w:b/>
          <w:color w:val="1F3864" w:themeColor="accent1" w:themeShade="80"/>
          <w:sz w:val="20"/>
          <w:szCs w:val="20"/>
        </w:rPr>
        <w:t>Resposta</w:t>
      </w:r>
      <w:r w:rsidRPr="00D75988">
        <w:rPr>
          <w:rFonts w:asciiTheme="minorHAnsi" w:hAnsiTheme="minorHAnsi" w:cstheme="minorHAnsi"/>
          <w:b/>
          <w:color w:val="1F3864" w:themeColor="accent1" w:themeShade="80"/>
          <w:sz w:val="20"/>
          <w:szCs w:val="20"/>
          <w:lang w:eastAsia="en-GB"/>
        </w:rPr>
        <w:t>:</w:t>
      </w:r>
      <w:r>
        <w:rPr>
          <w:rFonts w:asciiTheme="minorHAnsi" w:hAnsiTheme="minorHAnsi" w:cstheme="minorHAnsi"/>
          <w:b/>
          <w:color w:val="1F3864" w:themeColor="accent1" w:themeShade="80"/>
          <w:sz w:val="20"/>
          <w:szCs w:val="20"/>
          <w:lang w:eastAsia="en-GB"/>
        </w:rPr>
        <w:t xml:space="preserve"> Este foi, de facto, o ponto de partida d</w:t>
      </w:r>
      <w:r w:rsidR="00515D0C">
        <w:rPr>
          <w:rFonts w:asciiTheme="minorHAnsi" w:hAnsiTheme="minorHAnsi" w:cstheme="minorHAnsi"/>
          <w:b/>
          <w:color w:val="1F3864" w:themeColor="accent1" w:themeShade="80"/>
          <w:sz w:val="20"/>
          <w:szCs w:val="20"/>
          <w:lang w:eastAsia="en-GB"/>
        </w:rPr>
        <w:t xml:space="preserve">o </w:t>
      </w:r>
      <w:r>
        <w:rPr>
          <w:rFonts w:asciiTheme="minorHAnsi" w:hAnsiTheme="minorHAnsi" w:cstheme="minorHAnsi"/>
          <w:b/>
          <w:color w:val="1F3864" w:themeColor="accent1" w:themeShade="80"/>
          <w:sz w:val="20"/>
          <w:szCs w:val="20"/>
          <w:lang w:eastAsia="en-GB"/>
        </w:rPr>
        <w:t>nosso trabalho. Tal informação é baseada no artigo</w:t>
      </w:r>
      <w:r w:rsidR="00F9404A">
        <w:rPr>
          <w:rFonts w:asciiTheme="minorHAnsi" w:hAnsiTheme="minorHAnsi" w:cstheme="minorHAnsi"/>
          <w:b/>
          <w:color w:val="1F3864" w:themeColor="accent1" w:themeShade="80"/>
          <w:sz w:val="20"/>
          <w:szCs w:val="20"/>
          <w:lang w:eastAsia="en-GB"/>
        </w:rPr>
        <w:t xml:space="preserve"> </w:t>
      </w:r>
      <w:r>
        <w:rPr>
          <w:rFonts w:asciiTheme="minorHAnsi" w:hAnsiTheme="minorHAnsi" w:cstheme="minorHAnsi"/>
          <w:b/>
          <w:color w:val="1F3864" w:themeColor="accent1" w:themeShade="80"/>
          <w:sz w:val="20"/>
          <w:szCs w:val="20"/>
          <w:lang w:eastAsia="en-GB"/>
        </w:rPr>
        <w:t>que se encontrava já referenciado nessa mesma afirmação</w:t>
      </w:r>
      <w:r w:rsidR="00E02F6F">
        <w:rPr>
          <w:rFonts w:asciiTheme="minorHAnsi" w:hAnsiTheme="minorHAnsi" w:cstheme="minorHAnsi"/>
          <w:b/>
          <w:color w:val="1F3864" w:themeColor="accent1" w:themeShade="80"/>
          <w:sz w:val="20"/>
          <w:szCs w:val="20"/>
          <w:lang w:eastAsia="en-GB"/>
        </w:rPr>
        <w:t>,</w:t>
      </w:r>
      <w:r>
        <w:rPr>
          <w:rFonts w:asciiTheme="minorHAnsi" w:hAnsiTheme="minorHAnsi" w:cstheme="minorHAnsi"/>
          <w:b/>
          <w:color w:val="1F3864" w:themeColor="accent1" w:themeShade="80"/>
          <w:sz w:val="20"/>
          <w:szCs w:val="20"/>
          <w:lang w:eastAsia="en-GB"/>
        </w:rPr>
        <w:t xml:space="preserve"> incluída na introdução</w:t>
      </w:r>
      <w:r w:rsidR="00E02F6F">
        <w:rPr>
          <w:rFonts w:asciiTheme="minorHAnsi" w:hAnsiTheme="minorHAnsi" w:cstheme="minorHAnsi"/>
          <w:b/>
          <w:color w:val="1F3864" w:themeColor="accent1" w:themeShade="80"/>
          <w:sz w:val="20"/>
          <w:szCs w:val="20"/>
          <w:lang w:eastAsia="en-GB"/>
        </w:rPr>
        <w:t xml:space="preserve"> (4º parágrafo da página 3)</w:t>
      </w:r>
      <w:r>
        <w:rPr>
          <w:rFonts w:asciiTheme="minorHAnsi" w:hAnsiTheme="minorHAnsi" w:cstheme="minorHAnsi"/>
          <w:b/>
          <w:color w:val="1F3864" w:themeColor="accent1" w:themeShade="80"/>
          <w:sz w:val="20"/>
          <w:szCs w:val="20"/>
          <w:lang w:eastAsia="en-GB"/>
        </w:rPr>
        <w:t xml:space="preserve"> </w:t>
      </w:r>
      <w:r w:rsidR="00E02F6F">
        <w:rPr>
          <w:rFonts w:asciiTheme="minorHAnsi" w:hAnsiTheme="minorHAnsi" w:cstheme="minorHAnsi"/>
          <w:b/>
          <w:color w:val="1F3864" w:themeColor="accent1" w:themeShade="80"/>
          <w:sz w:val="20"/>
          <w:szCs w:val="20"/>
          <w:lang w:eastAsia="en-GB"/>
        </w:rPr>
        <w:t>com a</w:t>
      </w:r>
      <w:r>
        <w:rPr>
          <w:rFonts w:asciiTheme="minorHAnsi" w:hAnsiTheme="minorHAnsi" w:cstheme="minorHAnsi"/>
          <w:b/>
          <w:color w:val="1F3864" w:themeColor="accent1" w:themeShade="80"/>
          <w:sz w:val="20"/>
          <w:szCs w:val="20"/>
          <w:lang w:eastAsia="en-GB"/>
        </w:rPr>
        <w:t xml:space="preserve"> referência 3 (</w:t>
      </w:r>
      <w:r w:rsidRPr="000A12DD">
        <w:rPr>
          <w:rFonts w:ascii="Calibri" w:hAnsi="Calibri" w:cs="Calibri"/>
          <w:noProof/>
          <w:sz w:val="20"/>
        </w:rPr>
        <w:t xml:space="preserve">Batista, S., Santiago, L. M. &amp; Rosendo, I. Motivos para o Perfeccionismo e Intolerância à Frustração nos Estudantes de Medicina da Universidade de Coimbra. </w:t>
      </w:r>
      <w:r w:rsidRPr="000A12DD">
        <w:rPr>
          <w:rFonts w:ascii="Calibri" w:hAnsi="Calibri" w:cs="Calibri"/>
          <w:i/>
          <w:iCs/>
          <w:noProof/>
          <w:sz w:val="20"/>
        </w:rPr>
        <w:t>Acta Med. Port.</w:t>
      </w:r>
      <w:r w:rsidRPr="000A12DD">
        <w:rPr>
          <w:rFonts w:ascii="Calibri" w:hAnsi="Calibri" w:cs="Calibri"/>
          <w:noProof/>
          <w:sz w:val="20"/>
        </w:rPr>
        <w:t xml:space="preserve"> </w:t>
      </w:r>
      <w:r w:rsidRPr="000A12DD">
        <w:rPr>
          <w:rFonts w:ascii="Calibri" w:hAnsi="Calibri" w:cs="Calibri"/>
          <w:b/>
          <w:bCs/>
          <w:noProof/>
          <w:sz w:val="20"/>
        </w:rPr>
        <w:t>31</w:t>
      </w:r>
      <w:r w:rsidRPr="000A12DD">
        <w:rPr>
          <w:rFonts w:ascii="Calibri" w:hAnsi="Calibri" w:cs="Calibri"/>
          <w:noProof/>
          <w:sz w:val="20"/>
        </w:rPr>
        <w:t>, 527 (2018).</w:t>
      </w:r>
      <w:r>
        <w:rPr>
          <w:rFonts w:asciiTheme="minorHAnsi" w:hAnsiTheme="minorHAnsi" w:cstheme="minorHAnsi"/>
          <w:b/>
          <w:color w:val="1F3864" w:themeColor="accent1" w:themeShade="80"/>
          <w:sz w:val="20"/>
          <w:szCs w:val="20"/>
          <w:lang w:eastAsia="en-GB"/>
        </w:rPr>
        <w:t>)</w:t>
      </w:r>
      <w:r w:rsidR="00E02F6F">
        <w:rPr>
          <w:rFonts w:asciiTheme="minorHAnsi" w:hAnsiTheme="minorHAnsi" w:cstheme="minorHAnsi"/>
          <w:b/>
          <w:color w:val="1F3864" w:themeColor="accent1" w:themeShade="80"/>
          <w:sz w:val="20"/>
          <w:szCs w:val="20"/>
          <w:lang w:eastAsia="en-GB"/>
        </w:rPr>
        <w:t xml:space="preserve">. </w:t>
      </w:r>
      <w:r w:rsidRPr="000A12DD">
        <w:rPr>
          <w:rFonts w:asciiTheme="minorHAnsi" w:hAnsiTheme="minorHAnsi" w:cstheme="minorHAnsi"/>
          <w:b/>
          <w:color w:val="1F3864" w:themeColor="accent1" w:themeShade="80"/>
          <w:sz w:val="20"/>
          <w:szCs w:val="20"/>
        </w:rPr>
        <w:t>No entanto, e por não estar imediata</w:t>
      </w:r>
      <w:r w:rsidR="00E02F6F">
        <w:rPr>
          <w:rFonts w:asciiTheme="minorHAnsi" w:hAnsiTheme="minorHAnsi" w:cstheme="minorHAnsi"/>
          <w:b/>
          <w:color w:val="1F3864" w:themeColor="accent1" w:themeShade="80"/>
          <w:sz w:val="20"/>
          <w:szCs w:val="20"/>
        </w:rPr>
        <w:t>m</w:t>
      </w:r>
      <w:r w:rsidRPr="000A12DD">
        <w:rPr>
          <w:rFonts w:asciiTheme="minorHAnsi" w:hAnsiTheme="minorHAnsi" w:cstheme="minorHAnsi"/>
          <w:b/>
          <w:color w:val="1F3864" w:themeColor="accent1" w:themeShade="80"/>
          <w:sz w:val="20"/>
          <w:szCs w:val="20"/>
        </w:rPr>
        <w:t xml:space="preserve">ente </w:t>
      </w:r>
      <w:r w:rsidR="00E02F6F">
        <w:rPr>
          <w:rFonts w:asciiTheme="minorHAnsi" w:hAnsiTheme="minorHAnsi" w:cstheme="minorHAnsi"/>
          <w:b/>
          <w:color w:val="1F3864" w:themeColor="accent1" w:themeShade="80"/>
          <w:sz w:val="20"/>
          <w:szCs w:val="20"/>
        </w:rPr>
        <w:t>adjacente à palavra perfeccionismo, foi acrescentada a seguir à mesma, por forma a reforçar a sua fundamentação, como se pode ver no novo documento do artigo que é remetido em anexo: “</w:t>
      </w:r>
      <w:r w:rsidR="00E02F6F" w:rsidRPr="00E02F6F">
        <w:rPr>
          <w:rFonts w:ascii="Calibri" w:hAnsi="Calibri" w:cs="Calibri"/>
          <w:sz w:val="20"/>
          <w:szCs w:val="20"/>
        </w:rPr>
        <w:t>Por isso, e estabelecido o facto de que a inserção nestas ocupações influencia, no sentido da redução, alguns dos motivos para o perfeccionismo</w:t>
      </w:r>
      <w:r w:rsidR="00E02F6F" w:rsidRPr="00E02F6F">
        <w:rPr>
          <w:rFonts w:ascii="Calibri" w:hAnsi="Calibri" w:cs="Calibri"/>
          <w:sz w:val="20"/>
          <w:szCs w:val="20"/>
          <w:highlight w:val="green"/>
        </w:rPr>
        <w:fldChar w:fldCharType="begin" w:fldLock="1"/>
      </w:r>
      <w:r w:rsidR="00E02F6F" w:rsidRPr="00E02F6F">
        <w:rPr>
          <w:rFonts w:ascii="Calibri" w:hAnsi="Calibri" w:cs="Calibri"/>
          <w:sz w:val="20"/>
          <w:szCs w:val="20"/>
          <w:highlight w:val="green"/>
        </w:rPr>
        <w:instrText>ADDIN CSL_CITATION {"citationItems":[{"id":"ITEM-1","itemData":{"DOI":"10.20344/amp.9976","ISSN":"1646-0758","abstract":"&lt;p&gt;Introduction: Perfectionism and intolerance to frustration are the main factors of vulnerability to psychological stress observed in students of the Integrated Master Degree in Medicine of the Faculty of Medicine, University of Coimbra, a study claims. We aimed to ascertain their reasons, seeking for their prevention.Material and Methods: An observational triangulation study was performed, collecting the main reasons according to the opinion of a students focus-group, organized in a questionnaire completed with epidemiologic data, applied online to all students of the Integrated Master Degree in Medicine of the Faculty of Medicine, University of Coimbra. Statistical analysis was performed.Results: A representative sample, of n = 368, 77.7% female, was studied. The most important responded reasons were ‘intrinsic factors’ and ‘medical profession demands’, with, respectively, 91.1% and 91.8% of ’important’/’very important’ answers; ‘environmental pressure’ is the less important, with 68.2% attributing those classifications. Students satisfied with curricular life attribute less importance to ’environmental pressure’ (p = 0.004), ‘insecurity about professional training’ (p = 0.017), ‘curricular evaluation methods’ (p = 0.002) and ‘Integrated Master Degree in Medicine of the Faculty of Medicine, University of Coimbra curricular demands’ (p = 0.002); female students assign more importance to ‘Integrated Master Degree in Medicine curricular demands’ (p = 0.001); students involved in an extracurricular activity consider less important the ‘environmental pressure’ (p = 0.007).Discussion: In this Integrated Master Degree in Medicine of the Faculty of Medicine, University of Coimbra students sample, vulnerability to psychological stress associated to perfectionism and intolerance to frustration is due essentially to self-demanding personality. Insecurity about professional demands, associated to suffering in anticipation and the absence of professional perspectives, represent another important cause.Conclusion: Psychological support, involvement in specific extracurricular activities and curricular reorganisation appear to be means of reducing the vulnerability to stress in medical students.&lt;/p&gt;","author":[{"dropping-particle":"","family":"Batista","given":"Sara","non-dropping-particle":"","parse-names":false,"suffix":""},{"dropping-particle":"","family":"Santiago","given":"Luiz Miguel","non-dropping-particle":"","parse-names":false,"suffix":""},{"dropping-particle":"","family":"Rosendo","given":"Inês","non-dropping-particle":"","parse-names":false,"suffix":""}],"container-title":"Acta Médica Portuguesa","id":"ITEM-1","issue":"10","issued":{"date-parts":[["2018"]]},"page":"527","title":"Motivos para o Perfeccionismo e Intolerância à Frustração nos Estudantes de Medicina da Universidade de Coimbra","type":"article-journal","volume":"31"},"uris":["http://www.mendeley.com/documents/?uuid=ecf66a3b-c540-4562-bbd2-5b667c820c6e"]}],"mendeley":{"formattedCitation":"&lt;sup&gt;3&lt;/sup&gt;","plainTextFormattedCitation":"3"},"properties":{"noteIndex":0},"schema":"https://github.com/citation-style-language/schema/raw/master/csl-citation.json"}</w:instrText>
      </w:r>
      <w:r w:rsidR="00E02F6F" w:rsidRPr="00E02F6F">
        <w:rPr>
          <w:rFonts w:ascii="Calibri" w:hAnsi="Calibri" w:cs="Calibri"/>
          <w:sz w:val="20"/>
          <w:szCs w:val="20"/>
          <w:highlight w:val="green"/>
        </w:rPr>
        <w:fldChar w:fldCharType="separate"/>
      </w:r>
      <w:r w:rsidR="00E02F6F" w:rsidRPr="00E02F6F">
        <w:rPr>
          <w:rFonts w:ascii="Calibri" w:hAnsi="Calibri" w:cs="Calibri"/>
          <w:noProof/>
          <w:sz w:val="20"/>
          <w:szCs w:val="20"/>
          <w:highlight w:val="green"/>
          <w:vertAlign w:val="superscript"/>
        </w:rPr>
        <w:t>3</w:t>
      </w:r>
      <w:r w:rsidR="00E02F6F" w:rsidRPr="00E02F6F">
        <w:rPr>
          <w:rFonts w:ascii="Calibri" w:hAnsi="Calibri" w:cs="Calibri"/>
          <w:sz w:val="20"/>
          <w:szCs w:val="20"/>
          <w:highlight w:val="green"/>
        </w:rPr>
        <w:fldChar w:fldCharType="end"/>
      </w:r>
      <w:r w:rsidR="00E02F6F" w:rsidRPr="00E02F6F">
        <w:rPr>
          <w:rFonts w:ascii="Calibri" w:hAnsi="Calibri" w:cs="Calibri"/>
          <w:sz w:val="20"/>
          <w:szCs w:val="20"/>
        </w:rPr>
        <w:t xml:space="preserve">, de que depende a vulnerabilidade ao </w:t>
      </w:r>
      <w:r w:rsidR="00E02F6F" w:rsidRPr="00E02F6F">
        <w:rPr>
          <w:rFonts w:ascii="Calibri" w:hAnsi="Calibri" w:cs="Calibri"/>
          <w:i/>
          <w:sz w:val="20"/>
          <w:szCs w:val="20"/>
        </w:rPr>
        <w:t>stress</w:t>
      </w:r>
      <w:r w:rsidR="00E02F6F" w:rsidRPr="00E02F6F">
        <w:rPr>
          <w:rFonts w:ascii="Calibri" w:hAnsi="Calibri" w:cs="Calibri"/>
          <w:sz w:val="20"/>
          <w:szCs w:val="20"/>
        </w:rPr>
        <w:fldChar w:fldCharType="begin" w:fldLock="1"/>
      </w:r>
      <w:r w:rsidR="00E02F6F" w:rsidRPr="00E02F6F">
        <w:rPr>
          <w:rFonts w:ascii="Calibri" w:hAnsi="Calibri" w:cs="Calibri"/>
          <w:sz w:val="20"/>
          <w:szCs w:val="20"/>
        </w:rPr>
        <w:instrText>ADDIN CSL_CITATION {"citationItems":[{"id":"ITEM-1","itemData":{"DOI":"10.20344/amp.9976","ISSN":"1646-0758","abstract":"&lt;p&gt;Introduction: Perfectionism and intolerance to frustration are the main factors of vulnerability to psychological stress observed in students of the Integrated Master Degree in Medicine of the Faculty of Medicine, University of Coimbra, a study claims. We aimed to ascertain their reasons, seeking for their prevention.Material and Methods: An observational triangulation study was performed, collecting the main reasons according to the opinion of a students focus-group, organized in a questionnaire completed with epidemiologic data, applied online to all students of the Integrated Master Degree in Medicine of the Faculty of Medicine, University of Coimbra. Statistical analysis was performed.Results: A representative sample, of n = 368, 77.7% female, was studied. The most important responded reasons were ‘intrinsic factors’ and ‘medical profession demands’, with, respectively, 91.1% and 91.8% of ’important’/’very important’ answers; ‘environmental pressure’ is the less important, with 68.2% attributing those classifications. Students satisfied with curricular life attribute less importance to ’environmental pressure’ (p = 0.004), ‘insecurity about professional training’ (p = 0.017), ‘curricular evaluation methods’ (p = 0.002) and ‘Integrated Master Degree in Medicine of the Faculty of Medicine, University of Coimbra curricular demands’ (p = 0.002); female students assign more importance to ‘Integrated Master Degree in Medicine curricular demands’ (p = 0.001); students involved in an extracurricular activity consider less important the ‘environmental pressure’ (p = 0.007).Discussion: In this Integrated Master Degree in Medicine of the Faculty of Medicine, University of Coimbra students sample, vulnerability to psychological stress associated to perfectionism and intolerance to frustration is due essentially to self-demanding personality. Insecurity about professional demands, associated to suffering in anticipation and the absence of professional perspectives, represent another important cause.Conclusion: Psychological support, involvement in specific extracurricular activities and curricular reorganisation appear to be means of reducing the vulnerability to stress in medical students.&lt;/p&gt;","author":[{"dropping-particle":"","family":"Batista","given":"Sara","non-dropping-particle":"","parse-names":false,"suffix":""},{"dropping-particle":"","family":"Santiago","given":"Luiz Miguel","non-dropping-particle":"","parse-names":false,"suffix":""},{"dropping-particle":"","family":"Rosendo","given":"Inês","non-dropping-particle":"","parse-names":false,"suffix":""}],"container-title":"Acta Médica Portuguesa","id":"ITEM-1","issue":"10","issued":{"date-parts":[["2018"]]},"page":"527","title":"Motivos para o Perfeccionismo e Intolerância à Frustração nos Estudantes de Medicina da Universidade de Coimbra","type":"article-journal","volume":"31"},"uris":["http://www.mendeley.com/documents/?uuid=ecf66a3b-c540-4562-bbd2-5b667c820c6e"]},{"id":"ITEM-2","itemData":{"author":[{"dropping-particle":"","family":"Pereira","given":"Ana Patrícia","non-dropping-particle":"","parse-names":false,"suffix":""},{"dropping-particle":"","family":"Santiago","given":"Luiz Miguel","non-dropping-particle":"","parse-names":false,"suffix":""},{"dropping-particle":"","family":"Simões","given":"José","non-dropping-particle":"","parse-names":false,"suffix":""}],"id":"ITEM-2","issued":{"date-parts":[["2017"]]},"title":"Qualidade de Vida e Vulnerabilidade ao Stress nos Estudantes de Medicina dos 5º e 6º Anos","type":"article-journal"},"uris":["http://www.mendeley.com/documents/?uuid=c41b5956-c2d6-475a-8173-eea1155b00e5"]}],"mendeley":{"formattedCitation":"&lt;sup&gt;3,6&lt;/sup&gt;","plainTextFormattedCitation":"3,6","previouslyFormattedCitation":"&lt;sup&gt;3,6&lt;/sup&gt;"},"properties":{"noteIndex":0},"schema":"https://github.com/citation-style-language/schema/raw/master/csl-citation.json"}</w:instrText>
      </w:r>
      <w:r w:rsidR="00E02F6F" w:rsidRPr="00E02F6F">
        <w:rPr>
          <w:rFonts w:ascii="Calibri" w:hAnsi="Calibri" w:cs="Calibri"/>
          <w:sz w:val="20"/>
          <w:szCs w:val="20"/>
        </w:rPr>
        <w:fldChar w:fldCharType="separate"/>
      </w:r>
      <w:r w:rsidR="00E02F6F" w:rsidRPr="00E02F6F">
        <w:rPr>
          <w:rFonts w:ascii="Calibri" w:hAnsi="Calibri" w:cs="Calibri"/>
          <w:noProof/>
          <w:sz w:val="20"/>
          <w:szCs w:val="20"/>
          <w:vertAlign w:val="superscript"/>
        </w:rPr>
        <w:t>3,6</w:t>
      </w:r>
      <w:r w:rsidR="00E02F6F" w:rsidRPr="00E02F6F">
        <w:rPr>
          <w:rFonts w:ascii="Calibri" w:hAnsi="Calibri" w:cs="Calibri"/>
          <w:sz w:val="20"/>
          <w:szCs w:val="20"/>
        </w:rPr>
        <w:fldChar w:fldCharType="end"/>
      </w:r>
      <w:r w:rsidR="00E02F6F" w:rsidRPr="00E02F6F">
        <w:rPr>
          <w:rFonts w:ascii="Calibri" w:hAnsi="Calibri" w:cs="Calibri"/>
          <w:sz w:val="20"/>
          <w:szCs w:val="20"/>
        </w:rPr>
        <w:t xml:space="preserve"> e a frequência de </w:t>
      </w:r>
      <w:r w:rsidR="00E02F6F" w:rsidRPr="00E02F6F">
        <w:rPr>
          <w:rFonts w:ascii="Calibri" w:hAnsi="Calibri" w:cs="Calibri"/>
          <w:i/>
          <w:sz w:val="20"/>
          <w:szCs w:val="20"/>
        </w:rPr>
        <w:t>burnout</w:t>
      </w:r>
      <w:r w:rsidR="00E02F6F" w:rsidRPr="00E02F6F">
        <w:rPr>
          <w:rFonts w:ascii="Calibri" w:hAnsi="Calibri" w:cs="Calibri"/>
          <w:sz w:val="20"/>
          <w:szCs w:val="20"/>
        </w:rPr>
        <w:t xml:space="preserve"> nos alunos de medicina</w:t>
      </w:r>
      <w:r w:rsidR="00E02F6F" w:rsidRPr="00E02F6F">
        <w:rPr>
          <w:rFonts w:ascii="Calibri" w:hAnsi="Calibri" w:cs="Calibri"/>
          <w:sz w:val="20"/>
          <w:szCs w:val="20"/>
        </w:rPr>
        <w:fldChar w:fldCharType="begin" w:fldLock="1"/>
      </w:r>
      <w:r w:rsidR="00E02F6F" w:rsidRPr="00E02F6F">
        <w:rPr>
          <w:rFonts w:ascii="Calibri" w:hAnsi="Calibri" w:cs="Calibri"/>
          <w:sz w:val="20"/>
          <w:szCs w:val="20"/>
        </w:rPr>
        <w:instrText>ADDIN CSL_CITATION {"citationItems":[{"id":"ITEM-1","itemData":{"DOI":"10.4103/1947-2714.177299","ISBN":"2250-1541","ISSN":"19472714","PMID":"27042604","abstract":"It is acknowledged that physicians do not seek the same expert aid for themselves as they would offer their patients. In their preclinical years, medical students appear to espouse comparable behavior. To many, medicine is described as a never-ending path that places the student under heavy stress and burnout from the beginning, leaving him/her vulnerable and with insufficient coping methods. Hence, the objective of this study is to 1) explore the prevalence of stress and burnout among preclinical medical students, and 2) propose solutions to decrease stress and burnout and improve medical education in the preclinical years. A detailed scholarly research strategy using Google Scholar, Scopus, Embase, MEDLINE and PubMed was implemented to highlight key themes that are relevant to preclinical medical students' stress and burnout. Stress varied among different samples of medical students and ranged between 20.9% and 90%. Conversely, burnout ranged between 27% and 75%. Methods that help in reducing the incidence of stress and burnout by promoting strategies that focus on personal engagement, extracurricular activities, positive reinterpretation and expression of emotion, student-led mentorship programs, evaluation systems, career counseling and life coaching should be adopted.","author":[{"dropping-particle":"","family":"Fares","given":"Jawad","non-dropping-particle":"","parse-names":false,"suffix":""},{"dropping-particle":"","family":"Tabosh","given":"Hayat","non-dropping-particle":"Al","parse-names":false,"suffix":""},{"dropping-particle":"","family":"Saadeddin","given":"Zein","non-dropping-particle":"","parse-names":false,"suffix":""},{"dropping-particle":"","family":"Mouhayyar","given":"Christopher","non-dropping-particle":"El","parse-names":false,"suffix":""},{"dropping-particle":"","family":"Aridi","given":"Hussam","non-dropping-particle":"","parse-names":false,"suffix":""}],"container-title":"North American Journal of Medical Sciences","id":"ITEM-1","issue":"2","issued":{"date-parts":[["2016"]]},"page":"75-81","title":"Stress, burnout and coping strategies in preclinical medical students","type":"article-journal","volume":"8"},"uris":["http://www.mendeley.com/documents/?uuid=de27bc57-2412-479b-91b2-25f86b062000"]},{"id":"ITEM-2","itemData":{"DOI":"10.1016/j.jegh.2015.10.003","ISBN":"22106006 (ISSN)","ISSN":"22106014","PMID":"26644345","abstract":"This study aims to assess the prevalence of stress and burnout among preclinical medical students in a private university in Beirut, Lebanon, and evaluate the association between extracurricular involvement and stress and burnout relief in preclinical medical students. A cross-sectional survey was conducted on a random sample of 165 preclinical medical students. Distress level was measured using the 12-item General Health Questionnaire (GHQ-12) while that of burnout was measured through the Maslach Burnout Inventory-Student Survey (MBI-SS). The MBI-SS assesses three interrelated dimensions: emotional exhaustion, cynicism, and academic efficacy. Extracurricular activities were divided into four categories: physical exercise, music, reading, and social activities. All selected participants responded. A substantial proportion of preclinical medical students suffered from stress (62%) and burnout (75%). Bivariate and multivariate regression analyses revealed that being a female or a 1st year medical student correlated with higher stress and burnout. Music-related activities were correlated with lower burnout. Social activities or living with parents were associated with lower academic efficacy. The high stress and burnout levels call for action. Addressing the studying conditions and attending to the psychological wellbeing of preclinical medical students are recommendations made in the study.","author":[{"dropping-particle":"","family":"Fares","given":"Jawad","non-dropping-particle":"","parse-names":false,"suffix":""},{"dropping-particle":"","family":"Saadeddin","given":"Zein","non-dropping-particle":"","parse-names":false,"suffix":""},{"dropping-particle":"","family":"Tabosh","given":"Hayat","non-dropping-particle":"Al","parse-names":false,"suffix":""},{"dropping-particle":"","family":"Aridi","given":"Hussam","non-dropping-particle":"","parse-names":false,"suffix":""},{"dropping-particle":"","family":"Mouhayyar","given":"Christopher","non-dropping-particle":"El","parse-names":false,"suffix":""},{"dropping-particle":"","family":"Koleilat","given":"Mohamad Karim","non-dropping-particle":"","parse-names":false,"suffix":""},{"dropping-particle":"","family":"Chaaya","given":"Monique","non-dropping-particle":"","parse-names":false,"suffix":""},{"dropping-particle":"","family":"Asmar","given":"Khalil","non-dropping-particle":"El","parse-names":false,"suffix":""}],"container-title":"Journal of Epidemiology and Global Health","id":"ITEM-2","issue":"3","issued":{"date-parts":[["2016"]]},"page":"177-185","publisher":"Ministry of Health, Saudi Arabia","title":"Extracurricular activities associated with stress and burnout in preclinical medical students","type":"article-journal","volume":"6"},"uris":["http://www.mendeley.com/documents/?uuid=0c514d13-5bbf-4147-91a7-be3515ed81e5"]},{"id":"ITEM-3","itemData":{"DOI":"10.5116/ijme.58e3.ca8a","ISSN":"20426372","PMID":"28454079","abstract":"Objectives To assess levels of burnout in medical students, and to explore the influence of extracurricular activities on burnout at a medical school in Saudi Arabia. Methods This cross-sectional study was conducted with first to fourth year medical students at King Saud bin Abdulaziz University for Health Sciences (KSAU-HS) in Riyadh, Saudi Arabia. Socio-demographic, burnout level (the Maslach Burnout Inventory-Student Survey, MBI-SS) and participation in extracurricular activities data were collected using a self-administered questionnaire. Statistical analyses were performed using the Pearson's chi-square test and binary logistic regression. Results From the 306 medical students approached, 249 (81.4%) completed the questionnaire. The level of high burnout was 67.1% (n=167). The study revealed that the majority (62.3%, n=155) of students had high levels of cynicism, 58.6% (n=146) had high levels of emotional exhaustion, and 60.2% (n=150) had low levels of professional efficacy. Most of the students (73.5%, n=183) participated in extracurricular activities, and 112 (45%) students were organizers of extracurricular activities. No significant association was found between burnout levels and the frequency of involvement in extracurricular activities (χ(2)=2.2, df=2, p=0.333). However, students who were organizing extracurricular activities were less likely to have low professional efficacy (OR=0.51, 95% CI: 0.27- 0.96). Conclusions High levels of burnout were reported at this medical school. Although the burnout level is not significantly associated with the frequency of involvement in extracurricular activities, leading and organizing extracurricular activities might result in lower levels of burnout. Therefore, improving the students' leadership skills should be considered in curriculum planning, and greater emphasis should be placed on the quality of involvement in extracurricular activities rather than the quantity.","author":[{"dropping-particle":"","family":"Almalki","given":"Sami A.","non-dropping-particle":"","parse-names":false,"suffix":""},{"dropping-particle":"","family":"Almojali","given":"Abdullah I.","non-dropping-particle":"","parse-names":false,"suffix":""},{"dropping-particle":"","family":"Alothman","given":"Ali S.","non-dropping-particle":"","parse-names":false,"suffix":""},{"dropping-particle":"","family":"Masuadi","given":"Emad M.","non-dropping-particle":"","parse-names":false,"suffix":""},{"dropping-particle":"","family":"Alaqeel","given":"Meshal K.","non-dropping-particle":"","parse-names":false,"suffix":""}],"container-title":"International journal of medical education","id":"ITEM-3","issued":{"date-parts":[["2017"]]},"page":"144-150","title":"Burnout and its association with extracurricular activities among medical students in Saudi Arabia","type":"article-journal","volume":"8"},"uris":["http://www.mendeley.com/documents/?uuid=a5207527-a751-429d-9464-89fd816de0e6"]},{"id":"ITEM-4","itemData":{"DOI":"10.5116/ijme.5973.297a","ISSN":"20426372","PMID":"28817380","abstract":"Objectives: To determine the percentage of students involved in extracurricular activities (EAs), explore relationships between participation in EAs and students' characteristics, and investigate students' perceptions (i.e., motives and barriers) towards participation in EAs. Methods: An online, anonymous, random, cross-sectional, self-rating survey was administered during spring 2015-2016 to second-year and third-year students (n=340). Chi-square test was used to explore relationships between participation in EAs and students' characteristics. Mann-Whitney U-test was used to compare the mean 5-point Likert scale responses according to students' characteristics. Statistical significance was determined as p&lt;0.05. Results: Two hundred thirty-seven students participated in the survey (n=237/340, response rate: 69.7%). Only 143 students (60.3%, n=140/237) participated in EAs, and this percentage significantly differed by gender (chi(2)(1, N=237)=4.3205, p&lt;0.037), nationality (chi(2)(1, N=237)=18.7069, p&lt;0.000) and cumulative grade point average (cGPA, chi(2)(1, N=237)=17.8296, p&lt;0.000). The top three motives towards participation in EAs were: \"improve resume\" (83.5%, n=198), \"improve networking skills\" (82.7%, n=196) and \"improve teamwork skills\" (76.8%, n=182). The top three barriers towards participation in EAs were: \"lack of time\" (61.2%, n=145), \"lack of equal opportunities in EAs\" (57.8%, n=137) and \"lack of curricular emphasis of EAs\" (52.7%, n=125). There was a statistically significant difference of means between male (mean=2.8) and female (mean=3.2) students regarding the following barrier: \"affect academic performance negatively\" (U=5389.5, p&lt;0.002). Conclusions: The participation rate in EAs was satisfactory, and positively related to students' characteristics of male gender, non-Saudi nationality and high cGPA. Medical schools should facilitate all potential motives and resolve all associated barriers towards participation in EAs.","author":[{"dropping-particle":"","family":"Almasry","given":"Mazen","non-dropping-particle":"","parse-names":false,"suffix":""},{"dropping-particle":"","family":"Kayali","given":"Zeina","non-dropping-particle":"","parse-names":false,"suffix":""},{"dropping-particle":"","family":"Alsaad","given":"Rakan","non-dropping-particle":"","parse-names":false,"suffix":""},{"dropping-particle":"","family":"Alhayaza","given":"Ghada","non-dropping-particle":"","parse-names":false,"suffix":""},{"dropping-particle":"","family":"Ahmad","given":"Mohammad Sharique","non-dropping-particle":"","parse-names":false,"suffix":""},{"dropping-particle":"","family":"Obeidat","given":"Akef","non-dropping-particle":"","parse-names":false,"suffix":""},{"dropping-particle":"","family":"Abu-Zaid","given":"Ahmed","non-dropping-particle":"","parse-names":false,"suffix":""}],"container-title":"International journal of medical education","id":"ITEM-4","issued":{"date-parts":[["2017"]]},"page":"285-289","title":"Perceptions of preclinical medical students towards extracurricular activities","type":"article-journal","volume":"8"},"uris":["http://www.mendeley.com/documents/?uuid=5bdc62f7-231e-4b9c-8528-d6a56120b9ce"]}],"mendeley":{"formattedCitation":"&lt;sup&gt;4,10,11,17&lt;/sup&gt;","plainTextFormattedCitation":"4,10,11,17","previouslyFormattedCitation":"&lt;sup&gt;4,10,11,17&lt;/sup&gt;"},"properties":{"noteIndex":0},"schema":"https://github.com/citation-style-language/schema/raw/master/csl-citation.json"}</w:instrText>
      </w:r>
      <w:r w:rsidR="00E02F6F" w:rsidRPr="00E02F6F">
        <w:rPr>
          <w:rFonts w:ascii="Calibri" w:hAnsi="Calibri" w:cs="Calibri"/>
          <w:sz w:val="20"/>
          <w:szCs w:val="20"/>
        </w:rPr>
        <w:fldChar w:fldCharType="separate"/>
      </w:r>
      <w:r w:rsidR="00E02F6F" w:rsidRPr="00E02F6F">
        <w:rPr>
          <w:rFonts w:ascii="Calibri" w:hAnsi="Calibri" w:cs="Calibri"/>
          <w:noProof/>
          <w:sz w:val="20"/>
          <w:szCs w:val="20"/>
          <w:vertAlign w:val="superscript"/>
        </w:rPr>
        <w:t>4,10,11,17</w:t>
      </w:r>
      <w:r w:rsidR="00E02F6F" w:rsidRPr="00E02F6F">
        <w:rPr>
          <w:rFonts w:ascii="Calibri" w:hAnsi="Calibri" w:cs="Calibri"/>
          <w:sz w:val="20"/>
          <w:szCs w:val="20"/>
        </w:rPr>
        <w:fldChar w:fldCharType="end"/>
      </w:r>
      <w:r w:rsidR="00E02F6F" w:rsidRPr="00E02F6F">
        <w:rPr>
          <w:rFonts w:ascii="Calibri" w:hAnsi="Calibri" w:cs="Calibri"/>
          <w:sz w:val="20"/>
          <w:szCs w:val="20"/>
        </w:rPr>
        <w:t>, importa estudar de que forma esta relação se processa e de que fatores depende.</w:t>
      </w:r>
      <w:r w:rsidR="00E02F6F">
        <w:rPr>
          <w:rFonts w:ascii="Calibri" w:hAnsi="Calibri" w:cs="Calibri"/>
          <w:szCs w:val="16"/>
        </w:rPr>
        <w:t>”</w:t>
      </w:r>
    </w:p>
    <w:p w14:paraId="287FCA36" w14:textId="77777777" w:rsidR="00AA31A4" w:rsidRPr="00AA31A4" w:rsidRDefault="00AA31A4" w:rsidP="00AA31A4">
      <w:pPr>
        <w:pStyle w:val="NormalWeb"/>
        <w:ind w:firstLine="0"/>
        <w:rPr>
          <w:rFonts w:ascii="Calibri" w:hAnsi="Calibri" w:cs="Calibri"/>
          <w:szCs w:val="16"/>
        </w:rPr>
      </w:pPr>
    </w:p>
    <w:p w14:paraId="1ECE8C50" w14:textId="4EA30BD8" w:rsidR="00DC64D5" w:rsidRPr="00AA31A4" w:rsidRDefault="00AA31A4" w:rsidP="00435871">
      <w:pPr>
        <w:pStyle w:val="ListParagraph"/>
        <w:numPr>
          <w:ilvl w:val="0"/>
          <w:numId w:val="2"/>
        </w:numPr>
        <w:shd w:val="clear" w:color="auto" w:fill="FFFFFF"/>
        <w:spacing w:before="120" w:after="120"/>
        <w:rPr>
          <w:rFonts w:ascii="Calibri" w:hAnsi="Calibri" w:cs="Calibri"/>
          <w:i/>
          <w:szCs w:val="16"/>
        </w:rPr>
      </w:pPr>
      <w:r>
        <w:rPr>
          <w:rFonts w:ascii="Calibri" w:hAnsi="Calibri" w:cs="Calibri"/>
          <w:i/>
          <w:szCs w:val="16"/>
        </w:rPr>
        <w:t>“</w:t>
      </w:r>
      <w:r w:rsidR="00DC64D5" w:rsidRPr="00AA31A4">
        <w:rPr>
          <w:rFonts w:ascii="Calibri" w:hAnsi="Calibri" w:cs="Calibri"/>
          <w:i/>
          <w:szCs w:val="16"/>
        </w:rPr>
        <w:t>Todavia, na Introdução (pág. 3), os autores referem que “A exposição prolongada a altos níveis de ansiedade, particularmente inerentes ao curso de medicina, mostrou-se associada a uma diminuição da qualidade de vida</w:t>
      </w:r>
      <w:r w:rsidR="00DC64D5" w:rsidRPr="00AA31A4">
        <w:rPr>
          <w:rFonts w:ascii="Calibri" w:hAnsi="Calibri" w:cs="Calibri"/>
          <w:i/>
          <w:szCs w:val="16"/>
        </w:rPr>
        <w:fldChar w:fldCharType="begin" w:fldLock="1"/>
      </w:r>
      <w:r w:rsidR="00DC64D5" w:rsidRPr="00AA31A4">
        <w:rPr>
          <w:rFonts w:ascii="Calibri" w:hAnsi="Calibri" w:cs="Calibri"/>
          <w:i/>
          <w:szCs w:val="16"/>
        </w:rPr>
        <w:instrText>ADDIN CSL_CITATION {"citationItems":[{"id":"ITEM-1","itemData":{"DOI":"10.5116/ijme.58e3.ca8a","ISSN":"20426372","PMID":"28454079","abstract":"Objectives To assess levels of burnout in medical students, and to explore the influence of extracurricular activities on burnout at a medical school in Saudi Arabia. Methods This cross-sectional study was conducted with first to fourth year medical students at King Saud bin Abdulaziz University for Health Sciences (KSAU-HS) in Riyadh, Saudi Arabia. Socio-demographic, burnout level (the Maslach Burnout Inventory-Student Survey, MBI-SS) and participation in extracurricular activities data were collected using a self-administered questionnaire. Statistical analyses were performed using the Pearson's chi-square test and binary logistic regression. Results From the 306 medical students approached, 249 (81.4%) completed the questionnaire. The level of high burnout was 67.1% (n=167). The study revealed that the majority (62.3%, n=155) of students had high levels of cynicism, 58.6% (n=146) had high levels of emotional exhaustion, and 60.2% (n=150) had low levels of professional efficacy. Most of the students (73.5%, n=183) participated in extracurricular activities, and 112 (45%) students were organizers of extracurricular activities. No significant association was found between burnout levels and the frequency of involvement in extracurricular activities (χ(2)=2.2, df=2, p=0.333). However, students who were organizing extracurricular activities were less likely to have low professional efficacy (OR=0.51, 95% CI: 0.27- 0.96). Conclusions High levels of burnout were reported at this medical school. Although the burnout level is not significantly associated with the frequency of involvement in extracurricular activities, leading and organizing extracurricular activities might result in lower levels of burnout. Therefore, improving the students' leadership skills should be considered in curriculum planning, and greater emphasis should be placed on the quality of involvement in extracurricular activities rather than the quantity.","author":[{"dropping-particle":"","family":"Almalki","given":"Sami A.","non-dropping-particle":"","parse-names":false,"suffix":""},{"dropping-particle":"","family":"Almojali","given":"Abdullah I.","non-dropping-particle":"","parse-names":false,"suffix":""},{"dropping-particle":"","family":"Alothman","given":"Ali S.","non-dropping-particle":"","parse-names":false,"suffix":""},{"dropping-particle":"","family":"Masuadi","given":"Emad M.","non-dropping-particle":"","parse-names":false,"suffix":""},{"dropping-particle":"","family":"Alaqeel","given":"Meshal K.","non-dropping-particle":"","parse-names":false,"suffix":""}],"container-title":"International journal of medical education","id":"ITEM-1","issued":{"date-parts":[["2017"]]},"page":"144-150","title":"Burnout and its association with extracurricular activities among medical students in Saudi Arabia","type":"article-journal","volume":"8"},"uris":["http://www.mendeley.com/documents/?uuid=a5207527-a751-429d-9464-89fd816de0e6"]},{"id":"ITEM-2","itemData":{"DOI":"10.5116/ijme.55f8.5f04","ISSN":"20426372","PMID":"26385285","abstract":"OBJECTIVES: To explore the relationship between academic performance, extracurricular activity, and quality of life at medical school in the UK to aid our understanding of students' work-life balance.\\n\\nMETHODS: A cross-sectional study, using an electronic questionnaire distributed to UK final year medical students across 20 medical schools (4478 students). Participants reported the hours of self-regulated learning and extracurricular activities undertaken each year at medical school; along with their academic decile (1 = highest, 10 = lowest). Self-reported quality of life (QoL) was assessed using an established screening tool (7 = highest, 1 = lowest).\\n\\nRESULTS: Seven hundred responses were obtained, across 20 participating medical schools, response rate 16% (700/4478). Factors associated with higher academic achievement were: graduate entry course students (2 deciles higher, p &lt; 0.0001), more hours academic study during term and revision periods (rho=-0.1, p &lt; 0.01), and involvement in teaching or research. Increased hours of study was associated with lower QoL (rho = -0.13, p &lt; 0.01).\\n\\nCONCLUSIONS: Study skills may be more important than duration spent studying, for academic achievement and QoL. Graduate-entry students attain higher decile scores despite similar self-reported duration of study.","author":[{"dropping-particle":"","family":"Lumley","given":"Sophie","non-dropping-particle":"","parse-names":false,"suffix":""},{"dropping-particle":"","family":"Ward","given":"Peter","non-dropping-particle":"","parse-names":false,"suffix":""},{"dropping-particle":"","family":"Roberts","given":"Lesley","non-dropping-particle":"","parse-names":false,"suffix":""},{"dropping-particle":"","family":"Mann","given":"Jake P.","non-dropping-particle":"","parse-names":false,"suffix":""}],"container-title":"International journal of medical education","id":"ITEM-2","issued":{"date-parts":[["2015"]]},"page":"111-117","title":"Self-reported extracurricular activity, academic success, and quality of life in UK medical students","type":"article","volume":"6"},"uris":["http://www.mendeley.com/documents/?uuid=b039c7d2-9917-4686-aa08-e0d95a7c1486"]},{"id":"ITEM-3","itemData":{"author":[{"dropping-particle":"","family":"Pereira","given":"Ana Patrícia","non-dropping-particle":"","parse-names":false,"suffix":""},{"dropping-particle":"","family":"Santiago","given":"Luiz Miguel","non-dropping-particle":"","parse-names":false,"suffix":""},{"dropping-particle":"","family":"Simões","given":"José","non-dropping-particle":"","parse-names":false,"suffix":""}],"id":"ITEM-3","issued":{"date-parts":[["2017"]]},"title":"Qualidade de Vida e Vulnerabilidade ao Stress nos Estudantes de Medicina dos 5º e 6º Anos","type":"article-journal"},"uris":["http://www.mendeley.com/documents/?uuid=c41b5956-c2d6-475a-8173-eea1155b00e5"]}],"mendeley":{"formattedCitation":"&lt;sup&gt;4–6&lt;/sup&gt;","plainTextFormattedCitation":"4–6","previouslyFormattedCitation":"&lt;sup&gt;4–6&lt;/sup&gt;"},"properties":{"noteIndex":0},"schema":"https://github.com/citation-style-language/schema/raw/master/csl-citation.json"}</w:instrText>
      </w:r>
      <w:r w:rsidR="00DC64D5" w:rsidRPr="00AA31A4">
        <w:rPr>
          <w:rFonts w:ascii="Calibri" w:hAnsi="Calibri" w:cs="Calibri"/>
          <w:i/>
          <w:szCs w:val="16"/>
        </w:rPr>
        <w:fldChar w:fldCharType="separate"/>
      </w:r>
      <w:r w:rsidR="00DC64D5" w:rsidRPr="00AA31A4">
        <w:rPr>
          <w:rFonts w:ascii="Calibri" w:hAnsi="Calibri" w:cs="Calibri"/>
          <w:i/>
          <w:noProof/>
          <w:szCs w:val="16"/>
          <w:vertAlign w:val="superscript"/>
        </w:rPr>
        <w:t>4–6</w:t>
      </w:r>
      <w:r w:rsidR="00DC64D5" w:rsidRPr="00AA31A4">
        <w:rPr>
          <w:rFonts w:ascii="Calibri" w:hAnsi="Calibri" w:cs="Calibri"/>
          <w:i/>
          <w:szCs w:val="16"/>
        </w:rPr>
        <w:fldChar w:fldCharType="end"/>
      </w:r>
      <w:r w:rsidR="00DC64D5" w:rsidRPr="00AA31A4">
        <w:rPr>
          <w:rFonts w:ascii="Calibri" w:hAnsi="Calibri" w:cs="Calibri"/>
          <w:i/>
          <w:szCs w:val="16"/>
        </w:rPr>
        <w:t xml:space="preserve"> destes estudantes, culminando frequentemente em depressão, abuso de substâncias e ideação suicida</w:t>
      </w:r>
      <w:r w:rsidR="00DC64D5" w:rsidRPr="00AA31A4">
        <w:rPr>
          <w:rFonts w:ascii="Calibri" w:hAnsi="Calibri" w:cs="Calibri"/>
          <w:i/>
          <w:szCs w:val="16"/>
        </w:rPr>
        <w:fldChar w:fldCharType="begin" w:fldLock="1"/>
      </w:r>
      <w:r w:rsidR="00DC64D5" w:rsidRPr="00AA31A4">
        <w:rPr>
          <w:rFonts w:ascii="Calibri" w:hAnsi="Calibri" w:cs="Calibri"/>
          <w:i/>
          <w:szCs w:val="16"/>
        </w:rPr>
        <w:instrText>ADDIN CSL_CITATION {"citationItems":[{"id":"ITEM-1","itemData":{"author":[{"dropping-particle":"","family":"Moir","given":"Fiona","non-dropping-particle":"","parse-names":false,"suffix":""},{"dropping-particle":"","family":"Yielder","given":"Jill","non-dropping-particle":"","parse-names":false,"suffix":""},{"dropping-particle":"","family":"Sanson","given":"Jasmine","non-dropping-particle":"","parse-names":false,"suffix":""},{"dropping-particle":"","family":"Chen","given":"Yan","non-dropping-particle":"","parse-names":false,"suffix":""}],"id":"ITEM-1","issued":{"date-parts":[["2018"]]},"page":"323-333","title":"Depression in medical students: current insights","type":"article-journal"},"uris":["http://www.mendeley.com/documents/?uuid=782c8b98-4b2f-49f6-8a8a-6911b2307027"]},{"id":"ITEM-2","itemData":{"DOI":"10.20344/amp.9976","ISSN":"1646-0758","abstract":"&lt;p&gt;Introduction: Perfectionism and intolerance to frustration are the main factors of vulnerability to psychological stress observed in students of the Integrated Master Degree in Medicine of the Faculty of Medicine, University of Coimbra, a study claims. We aimed to ascertain their reasons, seeking for their prevention.Material and Methods: An observational triangulation study was performed, collecting the main reasons according to the opinion of a students focus-group, organized in a questionnaire completed with epidemiologic data, applied online to all students of the Integrated Master Degree in Medicine of the Faculty of Medicine, University of Coimbra. Statistical analysis was performed.Results: A representative sample, of n = 368, 77.7% female, was studied. The most important responded reasons were ‘intrinsic factors’ and ‘medical profession demands’, with, respectively, 91.1% and 91.8% of ’important’/’very important’ answers; ‘environmental pressure’ is the less important, with 68.2% attributing those classifications. Students satisfied with curricular life attribute less importance to ’environmental pressure’ (p = 0.004), ‘insecurity about professional training’ (p = 0.017), ‘curricular evaluation methods’ (p = 0.002) and ‘Integrated Master Degree in Medicine of the Faculty of Medicine, University of Coimbra curricular demands’ (p = 0.002); female students assign more importance to ‘Integrated Master Degree in Medicine curricular demands’ (p = 0.001); students involved in an extracurricular activity consider less important the ‘environmental pressure’ (p = 0.007).Discussion: In this Integrated Master Degree in Medicine of the Faculty of Medicine, University of Coimbra students sample, vulnerability to psychological stress associated to perfectionism and intolerance to frustration is due essentially to self-demanding personality. Insecurity about professional demands, associated to suffering in anticipation and the absence of professional perspectives, represent another important cause.Conclusion: Psychological support, involvement in specific extracurricular activities and curricular reorganisation appear to be means of reducing the vulnerability to stress in medical students.&lt;/p&gt;","author":[{"dropping-particle":"","family":"Batista","given":"Sara","non-dropping-particle":"","parse-names":false,"suffix":""},{"dropping-particle":"","family":"Santiago","given":"Luiz Miguel","non-dropping-particle":"","parse-names":false,"suffix":""},{"dropping-particle":"","family":"Rosendo","given":"Inês","non-dropping-particle":"","parse-names":false,"suffix":""}],"container-title":"Acta Médica Portuguesa","id":"ITEM-2","issue":"10","issued":{"date-parts":[["2018"]]},"page":"527","title":"Motivos para o Perfeccionismo e Intolerância à Frustração nos Estudantes de Medicina da Universidade de Coimbra","type":"article-journal","volume":"31"},"uris":["http://www.mendeley.com/documents/?uuid=ecf66a3b-c540-4562-bbd2-5b667c820c6e"]},{"id":"ITEM-3","itemData":{"DOI":"10.1186/s12909-017-1064-3","ISSN":"14726920","PMID":"29145854","abstract":"To identify the: extent to which medical students in China experience burnout; factors contributing to this; potential solutions to reduce and prevent burnout in this group; and the extent to which the experiences of Chinese students reflect the international literature. Systematic review and narrative synthesis. Key words, synonyms and subject headings were used to search five electronic databases in addition to manual searching of relevant journals. Titles and abstracts of publications between 1st January 1989-31st July 2016 were screened by two reviewers and checked by a third. Full text articles were screened against the eligibility criteria. Data on design, methods and key findings were extracted and synthesised. Thirty-three studies were eligible and included in the review. Greater levels of burnout were generally identified in males, more senior medical students, and those who already experienced poorer psychological functioning. Few studies explored social or contextual factors influencing burnout, but those that did suggest that factors such as the degree of social support or the living environment surrounding a student may be a determinant of burnout. Greater understanding of the social and contextual determinants of burnout amongst medical students in China is essential towards identifying solutions to reduce and prevent burnout in this group.","author":[{"dropping-particle":"","family":"Chunming","given":"Wang Michael","non-dropping-particle":"","parse-names":false,"suffix":""},{"dropping-particle":"","family":"Harrison","given":"Reema","non-dropping-particle":"","parse-names":false,"suffix":""},{"dropping-particle":"","family":"MacIntyre","given":"Raina","non-dropping-particle":"","parse-names":false,"suffix":""},{"dropping-particle":"","family":"Travaglia","given":"Joanna","non-dropping-particle":"","parse-names":false,"suffix":""},{"dropping-particle":"","family":"Balasooriya","given":"Chinthaka","non-dropping-particle":"","parse-names":false,"suffix":""}],"container-title":"BMC Medical Education","id":"ITEM-3","issue":"1","issued":{"date-parts":[["2017"]]},"page":"1-11","publisher":"BMC Medical Education","title":"Burnout in medical students: A systematic review of experiences in Chinese medical schools","type":"article-journal","volume":"17"},"uris":["http://www.mendeley.com/documents/?uuid=0594ab62-0a1f-41fb-a8b7-76b5fa04d043"]},{"id":"ITEM-4","itemData":{"DOI":"10.4067/S0034-98872015000700015","ISSN":"0034-9887","PMID":"26361031","author":[{"dropping-particle":"","family":"Gómez H","given":"Paula","non-dropping-particle":"","parse-names":false,"suffix":""},{"dropping-particle":"","family":"Pérez V","given":"Cristhian","non-dropping-particle":"","parse-names":false,"suffix":""},{"dropping-particle":"","family":"Parra P","given":"Paula","non-dropping-particle":"","parse-names":false,"suffix":""},{"dropping-particle":"","family":"Ortiz M","given":"Liliana","non-dropping-particle":"","parse-names":false,"suffix":""},{"dropping-particle":"","family":"Matus B","given":"Olga","non-dropping-particle":"","parse-names":false,"suffix":""},{"dropping-particle":"","family":"McColl C","given":"Peter","non-dropping-particle":"","parse-names":false,"suffix":""},{"dropping-particle":"","family":"Torres A","given":"Graciela","non-dropping-particle":"","parse-names":false,"suffix":""},{"dropping-particle":"","family":"Meyer K","given":"Andrea","non-dropping-particle":"","parse-names":false,"suffix":""}],"container-title":"Revista médica de Chile","id":"ITEM-4","issue":"7","issued":{"date-parts":[["2015"]]},"page":"930-937","title":"Relationship between well-being and academic performance in first-year medical students  Students, engagement and burnout among first year medical students","type":"article-journal","volume":"143"},"uris":["http://www.mendeley.com/documents/?uuid=e32b9fa0-2e1d-4781-b154-5dc0f20df426"]},{"id":"ITEM-5","itemData":{"DOI":"10.5116/ijme.55f8.5f04","ISSN":"20426372","PMID":"26385285","abstract":"OBJECTIVES: To explore the relationship between academic performance, extracurricular activity, and quality of life at medical school in the UK to aid our understanding of students' work-life balance.\\n\\nMETHODS: A cross-sectional study, using an electronic questionnaire distributed to UK final year medical students across 20 medical schools (4478 students). Participants reported the hours of self-regulated learning and extracurricular activities undertaken each year at medical school; along with their academic decile (1 = highest, 10 = lowest). Self-reported quality of life (QoL) was assessed using an established screening tool (7 = highest, 1 = lowest).\\n\\nRESULTS: Seven hundred responses were obtained, across 20 participating medical schools, response rate 16% (700/4478). Factors associated with higher academic achievement were: graduate entry course students (2 deciles higher, p &lt; 0.0001), more hours academic study during term and revision periods (rho=-0.1, p &lt; 0.01), and involvement in teaching or research. Increased hours of study was associated with lower QoL (rho = -0.13, p &lt; 0.01).\\n\\nCONCLUSIONS: Study skills may be more important than duration spent studying, for academic achievement and QoL. Graduate-entry students attain higher decile scores despite similar self-reported duration of study.","author":[{"dropping-particle":"","family":"Lumley","given":"Sophie","non-dropping-particle":"","parse-names":false,"suffix":""},{"dropping-particle":"","family":"Ward","given":"Peter","non-dropping-particle":"","parse-names":false,"suffix":""},{"dropping-particle":"","family":"Roberts","given":"Lesley","non-dropping-particle":"","parse-names":false,"suffix":""},{"dropping-particle":"","family":"Mann","given":"Jake P.","non-dropping-particle":"","parse-names":false,"suffix":""}],"container-title":"International journal of medical education","id":"ITEM-5","issued":{"date-parts":[["2015"]]},"page":"111-117","title":"Self-reported extracurricular activity, academic success, and quality of life in UK medical students","type":"article","volume":"6"},"uris":["http://www.mendeley.com/documents/?uuid=b039c7d2-9917-4686-aa08-e0d95a7c1486"]},{"id":"ITEM-6","itemData":{"DOI":"10.1016/j.jegh.2015.10.003","ISBN":"22106006 (ISSN)","ISSN":"22106014","PMID":"26644345","abstract":"This study aims to assess the prevalence of stress and burnout among preclinical medical students in a private university in Beirut, Lebanon, and evaluate the association between extracurricular involvement and stress and burnout relief in preclinical medical students. A cross-sectional survey was conducted on a random sample of 165 preclinical medical students. Distress level was measured using the 12-item General Health Questionnaire (GHQ-12) while that of burnout was measured through the Maslach Burnout Inventory-Student Survey (MBI-SS). The MBI-SS assesses three interrelated dimensions: emotional exhaustion, cynicism, and academic efficacy. Extracurricular activities were divided into four categories: physical exercise, music, reading, and social activities. All selected participants responded. A substantial proportion of preclinical medical students suffered from stress (62%) and burnout (75%). Bivariate and multivariate regression analyses revealed that being a female or a 1st year medical student correlated with higher stress and burnout. Music-related activities were correlated with lower burnout. Social activities or living with parents were associated with lower academic efficacy. The high stress and burnout levels call for action. Addressing the studying conditions and attending to the psychological wellbeing of preclinical medical students are recommendations made in the study.","author":[{"dropping-particle":"","family":"Fares","given":"Jawad","non-dropping-particle":"","parse-names":false,"suffix":""},{"dropping-particle":"","family":"Saadeddin","given":"Zein","non-dropping-particle":"","parse-names":false,"suffix":""},{"dropping-particle":"","family":"Tabosh","given":"Hayat","non-dropping-particle":"Al","parse-names":false,"suffix":""},{"dropping-particle":"","family":"Aridi","given":"Hussam","non-dropping-particle":"","parse-names":false,"suffix":""},{"dropping-particle":"","family":"Mouhayyar","given":"Christopher","non-dropping-particle":"El","parse-names":false,"suffix":""},{"dropping-particle":"","family":"Koleilat","given":"Mohamad Karim","non-dropping-particle":"","parse-names":false,"suffix":""},{"dropping-particle":"","family":"Chaaya","given":"Monique","non-dropping-particle":"","parse-names":false,"suffix":""},{"dropping-particle":"","family":"Asmar","given":"Khalil","non-dropping-particle":"El","parse-names":false,"suffix":""}],"container-title":"Journal of Epidemiology and Global Health","id":"ITEM-6","issue":"3","issued":{"date-parts":[["2016"]]},"page":"177-185","publisher":"Ministry of Health, Saudi Arabia","title":"Extracurricular activities associated with stress and burnout in preclinical medical students","type":"article-journal","volume":"6"},"uris":["http://www.mendeley.com/documents/?uuid=0c514d13-5bbf-4147-91a7-be3515ed81e5"]}],"mendeley":{"formattedCitation":"&lt;sup&gt;3,5,7–10&lt;/sup&gt;","plainTextFormattedCitation":"3,5,7–10","previouslyFormattedCitation":"&lt;sup&gt;3,5,7–10&lt;/sup&gt;"},"properties":{"noteIndex":0},"schema":"https://github.com/citation-style-language/schema/raw/master/csl-citation.json"}</w:instrText>
      </w:r>
      <w:r w:rsidR="00DC64D5" w:rsidRPr="00AA31A4">
        <w:rPr>
          <w:rFonts w:ascii="Calibri" w:hAnsi="Calibri" w:cs="Calibri"/>
          <w:i/>
          <w:szCs w:val="16"/>
        </w:rPr>
        <w:fldChar w:fldCharType="separate"/>
      </w:r>
      <w:r w:rsidR="00DC64D5" w:rsidRPr="00AA31A4">
        <w:rPr>
          <w:rFonts w:ascii="Calibri" w:hAnsi="Calibri" w:cs="Calibri"/>
          <w:i/>
          <w:noProof/>
          <w:szCs w:val="16"/>
          <w:vertAlign w:val="superscript"/>
        </w:rPr>
        <w:t>3,5,7–10</w:t>
      </w:r>
      <w:r w:rsidR="00DC64D5" w:rsidRPr="00AA31A4">
        <w:rPr>
          <w:rFonts w:ascii="Calibri" w:hAnsi="Calibri" w:cs="Calibri"/>
          <w:i/>
          <w:szCs w:val="16"/>
        </w:rPr>
        <w:fldChar w:fldCharType="end"/>
      </w:r>
      <w:r w:rsidR="00DC64D5" w:rsidRPr="00AA31A4">
        <w:rPr>
          <w:rFonts w:ascii="Calibri" w:hAnsi="Calibri" w:cs="Calibri"/>
          <w:i/>
          <w:szCs w:val="16"/>
        </w:rPr>
        <w:t>. Estes poderão vir a desenvolver síndrome de burnout</w:t>
      </w:r>
      <w:r w:rsidR="00DC64D5" w:rsidRPr="00AA31A4">
        <w:rPr>
          <w:rFonts w:ascii="Calibri" w:hAnsi="Calibri" w:cs="Calibri"/>
          <w:i/>
          <w:szCs w:val="16"/>
        </w:rPr>
        <w:fldChar w:fldCharType="begin" w:fldLock="1"/>
      </w:r>
      <w:r w:rsidR="00DC64D5" w:rsidRPr="00AA31A4">
        <w:rPr>
          <w:rFonts w:ascii="Calibri" w:hAnsi="Calibri" w:cs="Calibri"/>
          <w:i/>
          <w:szCs w:val="16"/>
        </w:rPr>
        <w:instrText>ADDIN CSL_CITATION {"citationItems":[{"id":"ITEM-1","itemData":{"author":[{"dropping-particle":"","family":"Moir","given":"Fiona","non-dropping-particle":"","parse-names":false,"suffix":""},{"dropping-particle":"","family":"Yielder","given":"Jill","non-dropping-particle":"","parse-names":false,"suffix":""},{"dropping-particle":"","family":"Sanson","given":"Jasmine","non-dropping-particle":"","parse-names":false,"suffix":""},{"dropping-particle":"","family":"Chen","given":"Yan","non-dropping-particle":"","parse-names":false,"suffix":""}],"id":"ITEM-1","issued":{"date-parts":[["2018"]]},"page":"323-333","title":"Depression in medical students: current insights","type":"article-journal"},"uris":["http://www.mendeley.com/documents/?uuid=782c8b98-4b2f-49f6-8a8a-6911b2307027"]},{"id":"ITEM-2","itemData":{"DOI":"10.1016/j.jegh.2015.10.003","ISBN":"22106006 (ISSN)","ISSN":"22106014","PMID":"26644345","abstract":"This study aims to assess the prevalence of stress and burnout among preclinical medical students in a private university in Beirut, Lebanon, and evaluate the association between extracurricular involvement and stress and burnout relief in preclinical medical students. A cross-sectional survey was conducted on a random sample of 165 preclinical medical students. Distress level was measured using the 12-item General Health Questionnaire (GHQ-12) while that of burnout was measured through the Maslach Burnout Inventory-Student Survey (MBI-SS). The MBI-SS assesses three interrelated dimensions: emotional exhaustion, cynicism, and academic efficacy. Extracurricular activities were divided into four categories: physical exercise, music, reading, and social activities. All selected participants responded. A substantial proportion of preclinical medical students suffered from stress (62%) and burnout (75%). Bivariate and multivariate regression analyses revealed that being a female or a 1st year medical student correlated with higher stress and burnout. Music-related activities were correlated with lower burnout. Social activities or living with parents were associated with lower academic efficacy. The high stress and burnout levels call for action. Addressing the studying conditions and attending to the psychological wellbeing of preclinical medical students are recommendations made in the study.","author":[{"dropping-particle":"","family":"Fares","given":"Jawad","non-dropping-particle":"","parse-names":false,"suffix":""},{"dropping-particle":"","family":"Saadeddin","given":"Zein","non-dropping-particle":"","parse-names":false,"suffix":""},{"dropping-particle":"","family":"Tabosh","given":"Hayat","non-dropping-particle":"Al","parse-names":false,"suffix":""},{"dropping-particle":"","family":"Aridi","given":"Hussam","non-dropping-particle":"","parse-names":false,"suffix":""},{"dropping-particle":"","family":"Mouhayyar","given":"Christopher","non-dropping-particle":"El","parse-names":false,"suffix":""},{"dropping-particle":"","family":"Koleilat","given":"Mohamad Karim","non-dropping-particle":"","parse-names":false,"suffix":""},{"dropping-particle":"","family":"Chaaya","given":"Monique","non-dropping-particle":"","parse-names":false,"suffix":""},{"dropping-particle":"","family":"Asmar","given":"Khalil","non-dropping-particle":"El","parse-names":false,"suffix":""}],"container-title":"Journal of Epidemiology and Global Health","id":"ITEM-2","issue":"3","issued":{"date-parts":[["2016"]]},"page":"177-185","publisher":"Ministry of Health, Saudi Arabia","title":"Extracurricular activities associated with stress and burnout in preclinical medical students","type":"article-journal","volume":"6"},"uris":["http://www.mendeley.com/documents/?uuid=0c514d13-5bbf-4147-91a7-be3515ed81e5"]},{"id":"ITEM-3","itemData":{"DOI":"10.5116/ijme.58e3.ca8a","ISSN":"20426372","PMID":"28454079","abstract":"Objectives To assess levels of burnout in medical students, and to explore the influence of extracurricular activities on burnout at a medical school in Saudi Arabia. Methods This cross-sectional study was conducted with first to fourth year medical students at King Saud bin Abdulaziz University for Health Sciences (KSAU-HS) in Riyadh, Saudi Arabia. Socio-demographic, burnout level (the Maslach Burnout Inventory-Student Survey, MBI-SS) and participation in extracurricular activities data were collected using a self-administered questionnaire. Statistical analyses were performed using the Pearson's chi-square test and binary logistic regression. Results From the 306 medical students approached, 249 (81.4%) completed the questionnaire. The level of high burnout was 67.1% (n=167). The study revealed that the majority (62.3%, n=155) of students had high levels of cynicism, 58.6% (n=146) had high levels of emotional exhaustion, and 60.2% (n=150) had low levels of professional efficacy. Most of the students (73.5%, n=183) participated in extracurricular activities, and 112 (45%) students were organizers of extracurricular activities. No significant association was found between burnout levels and the frequency of involvement in extracurricular activities (χ(2)=2.2, df=2, p=0.333). However, students who were organizing extracurricular activities were less likely to have low professional efficacy (OR=0.51, 95% CI: 0.27- 0.96). Conclusions High levels of burnout were reported at this medical school. Although the burnout level is not significantly associated with the frequency of involvement in extracurricular activities, leading and organizing extracurricular activities might result in lower levels of burnout. Therefore, improving the students' leadership skills should be considered in curriculum planning, and greater emphasis should be placed on the quality of involvement in extracurricular activities rather than the quantity.","author":[{"dropping-particle":"","family":"Almalki","given":"Sami A.","non-dropping-particle":"","parse-names":false,"suffix":""},{"dropping-particle":"","family":"Almojali","given":"Abdullah I.","non-dropping-particle":"","parse-names":false,"suffix":""},{"dropping-particle":"","family":"Alothman","given":"Ali S.","non-dropping-particle":"","parse-names":false,"suffix":""},{"dropping-particle":"","family":"Masuadi","given":"Emad M.","non-dropping-particle":"","parse-names":false,"suffix":""},{"dropping-particle":"","family":"Alaqeel","given":"Meshal K.","non-dropping-particle":"","parse-names":false,"suffix":""}],"container-title":"International journal of medical education","id":"ITEM-3","issued":{"date-parts":[["2017"]]},"page":"144-150","title":"Burnout and its association with extracurricular activities among medical students in Saudi Arabia","type":"article-journal","volume":"8"},"uris":["http://www.mendeley.com/documents/?uuid=a5207527-a751-429d-9464-89fd816de0e6"]},{"id":"ITEM-4","itemData":{"DOI":"10.4103/1947-2714.177299","ISBN":"2250-1541","ISSN":"19472714","PMID":"27042604","abstract":"It is acknowledged that physicians do not seek the same expert aid for themselves as they would offer their patients. In their preclinical years, medical students appear to espouse comparable behavior. To many, medicine is described as a never-ending path that places the student under heavy stress and burnout from the beginning, leaving him/her vulnerable and with insufficient coping methods. Hence, the objective of this study is to 1) explore the prevalence of stress and burnout among preclinical medical students, and 2) propose solutions to decrease stress and burnout and improve medical education in the preclinical years. A detailed scholarly research strategy using Google Scholar, Scopus, Embase, MEDLINE and PubMed was implemented to highlight key themes that are relevant to preclinical medical students' stress and burnout. Stress varied among different samples of medical students and ranged between 20.9% and 90%. Conversely, burnout ranged between 27% and 75%. Methods that help in reducing the incidence of stress and burnout by promoting strategies that focus on personal engagement, extracurricular activities, positive reinterpretation and expression of emotion, student-led mentorship programs, evaluation systems, career counseling and life coaching should be adopted.","author":[{"dropping-particle":"","family":"Fares","given":"Jawad","non-dropping-particle":"","parse-names":false,"suffix":""},{"dropping-particle":"","family":"Tabosh","given":"Hayat","non-dropping-particle":"Al","parse-names":false,"suffix":""},{"dropping-particle":"","family":"Saadeddin","given":"Zein","non-dropping-particle":"","parse-names":false,"suffix":""},{"dropping-particle":"","family":"Mouhayyar","given":"Christopher","non-dropping-particle":"El","parse-names":false,"suffix":""},{"dropping-particle":"","family":"Aridi","given":"Hussam","non-dropping-particle":"","parse-names":false,"suffix":""}],"container-title":"North American Journal of Medical Sciences","id":"ITEM-4","issue":"2","issued":{"date-parts":[["2016"]]},"page":"75-81","title":"Stress, burnout and coping strategies in preclinical medical students","type":"article-journal","volume":"8"},"uris":["http://www.mendeley.com/documents/?uuid=de27bc57-2412-479b-91b2-25f86b062000"]},{"id":"ITEM-5","itemData":{"DOI":"10.1186/s12909-017-1064-3","ISSN":"14726920","PMID":"29145854","abstract":"To identify the: extent to which medical students in China experience burnout; factors contributing to this; potential solutions to reduce and prevent burnout in this group; and the extent to which the experiences of Chinese students reflect the international literature. Systematic review and narrative synthesis. Key words, synonyms and subject headings were used to search five electronic databases in addition to manual searching of relevant journals. Titles and abstracts of publications between 1st January 1989-31st July 2016 were screened by two reviewers and checked by a third. Full text articles were screened against the eligibility criteria. Data on design, methods and key findings were extracted and synthesised. Thirty-three studies were eligible and included in the review. Greater levels of burnout were generally identified in males, more senior medical students, and those who already experienced poorer psychological functioning. Few studies explored social or contextual factors influencing burnout, but those that did suggest that factors such as the degree of social support or the living environment surrounding a student may be a determinant of burnout. Greater understanding of the social and contextual determinants of burnout amongst medical students in China is essential towards identifying solutions to reduce and prevent burnout in this group.","author":[{"dropping-particle":"","family":"Chunming","given":"Wang Michael","non-dropping-particle":"","parse-names":false,"suffix":""},{"dropping-particle":"","family":"Harrison","given":"Reema","non-dropping-particle":"","parse-names":false,"suffix":""},{"dropping-particle":"","family":"MacIntyre","given":"Raina","non-dropping-particle":"","parse-names":false,"suffix":""},{"dropping-particle":"","family":"Travaglia","given":"Joanna","non-dropping-particle":"","parse-names":false,"suffix":""},{"dropping-particle":"","family":"Balasooriya","given":"Chinthaka","non-dropping-particle":"","parse-names":false,"suffix":""}],"container-title":"BMC Medical Education","id":"ITEM-5","issue":"1","issued":{"date-parts":[["2017"]]},"page":"1-11","publisher":"BMC Medical Education","title":"Burnout in medical students: A systematic review of experiences in Chinese medical schools","type":"article-journal","volume":"17"},"uris":["http://www.mendeley.com/documents/?uuid=0594ab62-0a1f-41fb-a8b7-76b5fa04d043"]}],"mendeley":{"formattedCitation":"&lt;sup&gt;4,7,8,10,11&lt;/sup&gt;","plainTextFormattedCitation":"4,7,8,10,11","previouslyFormattedCitation":"&lt;sup&gt;4,7,8,10,11&lt;/sup&gt;"},"properties":{"noteIndex":0},"schema":"https://github.com/citation-style-language/schema/raw/master/csl-citation.json"}</w:instrText>
      </w:r>
      <w:r w:rsidR="00DC64D5" w:rsidRPr="00AA31A4">
        <w:rPr>
          <w:rFonts w:ascii="Calibri" w:hAnsi="Calibri" w:cs="Calibri"/>
          <w:i/>
          <w:szCs w:val="16"/>
        </w:rPr>
        <w:fldChar w:fldCharType="separate"/>
      </w:r>
      <w:r w:rsidR="00DC64D5" w:rsidRPr="00AA31A4">
        <w:rPr>
          <w:rFonts w:ascii="Calibri" w:hAnsi="Calibri" w:cs="Calibri"/>
          <w:i/>
          <w:noProof/>
          <w:szCs w:val="16"/>
          <w:vertAlign w:val="superscript"/>
        </w:rPr>
        <w:t>4,7,8,10,11</w:t>
      </w:r>
      <w:r w:rsidR="00DC64D5" w:rsidRPr="00AA31A4">
        <w:rPr>
          <w:rFonts w:ascii="Calibri" w:hAnsi="Calibri" w:cs="Calibri"/>
          <w:i/>
          <w:szCs w:val="16"/>
        </w:rPr>
        <w:fldChar w:fldCharType="end"/>
      </w:r>
      <w:r w:rsidR="00DC64D5" w:rsidRPr="00AA31A4">
        <w:rPr>
          <w:rFonts w:ascii="Calibri" w:hAnsi="Calibri" w:cs="Calibri"/>
          <w:i/>
          <w:szCs w:val="16"/>
        </w:rPr>
        <w:t>, definido por Schaufeli e Greenglass</w:t>
      </w:r>
      <w:r w:rsidR="00DC64D5" w:rsidRPr="00AA31A4">
        <w:rPr>
          <w:rFonts w:ascii="Calibri" w:hAnsi="Calibri" w:cs="Calibri"/>
          <w:i/>
          <w:szCs w:val="16"/>
        </w:rPr>
        <w:fldChar w:fldCharType="begin" w:fldLock="1"/>
      </w:r>
      <w:r w:rsidR="00DC64D5" w:rsidRPr="00AA31A4">
        <w:rPr>
          <w:rFonts w:ascii="Calibri" w:hAnsi="Calibri" w:cs="Calibri"/>
          <w:i/>
          <w:szCs w:val="16"/>
        </w:rPr>
        <w:instrText>ADDIN CSL_CITATION {"citationItems":[{"id":"ITEM-1","itemData":{"DOI":"10.1080/02678370500297720","ISBN":"0267-8373 1464-5335","ISSN":"02678373","PMID":"18909025","abstract":"So far, the large majority of studies on burnout in the international literature have employed the Maslach Burnout Inventory (MBI). In this paper we criticize the MBI on a number of points and present a new tool for the measurement of burnout: the Copenhagen Burnout Inventory (CBI). The CBI consists of three scales measuring personal burnout, work-related burnout, and client-related burnout, for use in different domains. On the basis of an ongoing prospective study of burnout in employees in the human service sector, the PUMA study (Project on Burnout, Motivation and Job Satisfaction; N/1914 at baseline), we analysed the validity and reliability of the CBI. All three scales were found to have very high internal reliability, and non-response rates were small. The scales differentiated well between occupational groups in the human service sector, and the expected pattern with regard to correlations with other measures of fatigue and psychological well-being was found. Furthermore, the three scales predicted future sickness absence, sleep problems, use of pain-killers, and intention to quit. Analyses of changes over time showed that substantial proportions of the employees changed with regard to burnout levels. It is concluded that the analyses indicate very satisfactory reliability and validity for the CBI instrument. The CBI is being used in a number of countries and translations into eight languages are available.","author":[{"dropping-particle":"","family":"Kristensen","given":"Tage S.","non-dropping-particle":"","parse-names":false,"suffix":""},{"dropping-particle":"","family":"Borritz","given":"Marianne","non-dropping-particle":"","parse-names":false,"suffix":""},{"dropping-particle":"","family":"Villadsen","given":"Ebbe","non-dropping-particle":"","parse-names":false,"suffix":""},{"dropping-particle":"","family":"Christensen","given":"Karl B.","non-dropping-particle":"","parse-names":false,"suffix":""}],"container-title":"Work and Stress","id":"ITEM-1","issue":"3","issued":{"date-parts":[["2005"]]},"page":"192-207","title":"The Copenhagen Burnout Inventory: A new tool for the assessment of burnout","type":"article-journal","volume":"19"},"uris":["http://www.mendeley.com/documents/?uuid=5ed5a1e2-9fad-45c1-b06e-43b479bc4664"]}],"mendeley":{"formattedCitation":"&lt;sup&gt;12&lt;/sup&gt;","plainTextFormattedCitation":"12","previouslyFormattedCitation":"&lt;sup&gt;12&lt;/sup&gt;"},"properties":{"noteIndex":0},"schema":"https://github.com/citation-style-language/schema/raw/master/csl-citation.json"}</w:instrText>
      </w:r>
      <w:r w:rsidR="00DC64D5" w:rsidRPr="00AA31A4">
        <w:rPr>
          <w:rFonts w:ascii="Calibri" w:hAnsi="Calibri" w:cs="Calibri"/>
          <w:i/>
          <w:szCs w:val="16"/>
        </w:rPr>
        <w:fldChar w:fldCharType="separate"/>
      </w:r>
      <w:r w:rsidR="00DC64D5" w:rsidRPr="00AA31A4">
        <w:rPr>
          <w:rFonts w:ascii="Calibri" w:hAnsi="Calibri" w:cs="Calibri"/>
          <w:i/>
          <w:noProof/>
          <w:szCs w:val="16"/>
          <w:vertAlign w:val="superscript"/>
        </w:rPr>
        <w:t>12</w:t>
      </w:r>
      <w:r w:rsidR="00DC64D5" w:rsidRPr="00AA31A4">
        <w:rPr>
          <w:rFonts w:ascii="Calibri" w:hAnsi="Calibri" w:cs="Calibri"/>
          <w:i/>
          <w:szCs w:val="16"/>
        </w:rPr>
        <w:fldChar w:fldCharType="end"/>
      </w:r>
      <w:r w:rsidR="00DC64D5" w:rsidRPr="00AA31A4">
        <w:rPr>
          <w:rFonts w:ascii="Calibri" w:hAnsi="Calibri" w:cs="Calibri"/>
          <w:i/>
          <w:szCs w:val="16"/>
        </w:rPr>
        <w:t xml:space="preserve"> como “um estado de exaustão física, emocional e mental resultante de um envolvimento a longo prazo em situações de trabalho emocionalmente exigentes”, que se associará a um prejuízo na prestação de cuidados e profissionalismo médico</w:t>
      </w:r>
      <w:r w:rsidR="00DC64D5" w:rsidRPr="00AA31A4">
        <w:rPr>
          <w:rFonts w:ascii="Calibri" w:hAnsi="Calibri" w:cs="Calibri"/>
          <w:i/>
          <w:szCs w:val="16"/>
        </w:rPr>
        <w:fldChar w:fldCharType="begin" w:fldLock="1"/>
      </w:r>
      <w:r w:rsidR="00DC64D5" w:rsidRPr="00AA31A4">
        <w:rPr>
          <w:rFonts w:ascii="Calibri" w:hAnsi="Calibri" w:cs="Calibri"/>
          <w:i/>
          <w:szCs w:val="16"/>
        </w:rPr>
        <w:instrText>ADDIN CSL_CITATION {"citationItems":[{"id":"ITEM-1","itemData":{"author":[{"dropping-particle":"","family":"Moir","given":"Fiona","non-dropping-particle":"","parse-names":false,"suffix":""},{"dropping-particle":"","family":"Yielder","given":"Jill","non-dropping-particle":"","parse-names":false,"suffix":""},{"dropping-particle":"","family":"Sanson","given":"Jasmine","non-dropping-particle":"","parse-names":false,"suffix":""},{"dropping-particle":"","family":"Chen","given":"Yan","non-dropping-particle":"","parse-names":false,"suffix":""}],"id":"ITEM-1","issued":{"date-parts":[["2018"]]},"page":"323-333","title":"Depression in medical students: current insights","type":"article-journal"},"uris":["http://www.mendeley.com/documents/?uuid=782c8b98-4b2f-49f6-8a8a-6911b2307027"]},{"id":"ITEM-2","itemData":{"DOI":"10.20344/amp.9976","ISSN":"1646-0758","abstract":"&lt;p&gt;Introduction: Perfectionism and intolerance to frustration are the main factors of vulnerability to psychological stress observed in students of the Integrated Master Degree in Medicine of the Faculty of Medicine, University of Coimbra, a study claims. We aimed to ascertain their reasons, seeking for their prevention.Material and Methods: An observational triangulation study was performed, collecting the main reasons according to the opinion of a students focus-group, organized in a questionnaire completed with epidemiologic data, applied online to all students of the Integrated Master Degree in Medicine of the Faculty of Medicine, University of Coimbra. Statistical analysis was performed.Results: A representative sample, of n = 368, 77.7% female, was studied. The most important responded reasons were ‘intrinsic factors’ and ‘medical profession demands’, with, respectively, 91.1% and 91.8% of ’important’/’very important’ answers; ‘environmental pressure’ is the less important, with 68.2% attributing those classifications. Students satisfied with curricular life attribute less importance to ’environmental pressure’ (p = 0.004), ‘insecurity about professional training’ (p = 0.017), ‘curricular evaluation methods’ (p = 0.002) and ‘Integrated Master Degree in Medicine of the Faculty of Medicine, University of Coimbra curricular demands’ (p = 0.002); female students assign more importance to ‘Integrated Master Degree in Medicine curricular demands’ (p = 0.001); students involved in an extracurricular activity consider less important the ‘environmental pressure’ (p = 0.007).Discussion: In this Integrated Master Degree in Medicine of the Faculty of Medicine, University of Coimbra students sample, vulnerability to psychological stress associated to perfectionism and intolerance to frustration is due essentially to self-demanding personality. Insecurity about professional demands, associated to suffering in anticipation and the absence of professional perspectives, represent another important cause.Conclusion: Psychological support, involvement in specific extracurricular activities and curricular reorganisation appear to be means of reducing the vulnerability to stress in medical students.&lt;/p&gt;","author":[{"dropping-particle":"","family":"Batista","given":"Sara","non-dropping-particle":"","parse-names":false,"suffix":""},{"dropping-particle":"","family":"Santiago","given":"Luiz Miguel","non-dropping-particle":"","parse-names":false,"suffix":""},{"dropping-particle":"","family":"Rosendo","given":"Inês","non-dropping-particle":"","parse-names":false,"suffix":""}],"container-title":"Acta Médica Portuguesa","id":"ITEM-2","issue":"10","issued":{"date-parts":[["2018"]]},"page":"527","title":"Motivos para o Perfeccionismo e Intolerância à Frustração nos Estudantes de Medicina da Universidade de Coimbra","type":"article-journal","volume":"31"},"uris":["http://www.mendeley.com/documents/?uuid=ecf66a3b-c540-4562-bbd2-5b667c820c6e"]},{"id":"ITEM-3","itemData":{"DOI":"10.4103/1947-2714.177299","ISBN":"2250-1541","ISSN":"19472714","PMID":"27042604","abstract":"It is acknowledged that physicians do not seek the same expert aid for themselves as they would offer their patients. In their preclinical years, medical students appear to espouse comparable behavior. To many, medicine is described as a never-ending path that places the student under heavy stress and burnout from the beginning, leaving him/her vulnerable and with insufficient coping methods. Hence, the objective of this study is to 1) explore the prevalence of stress and burnout among preclinical medical students, and 2) propose solutions to decrease stress and burnout and improve medical education in the preclinical years. A detailed scholarly research strategy using Google Scholar, Scopus, Embase, MEDLINE and PubMed was implemented to highlight key themes that are relevant to preclinical medical students' stress and burnout. Stress varied among different samples of medical students and ranged between 20.9% and 90%. Conversely, burnout ranged between 27% and 75%. Methods that help in reducing the incidence of stress and burnout by promoting strategies that focus on personal engagement, extracurricular activities, positive reinterpretation and expression of emotion, student-led mentorship programs, evaluation systems, career counseling and life coaching should be adopted.","author":[{"dropping-particle":"","family":"Fares","given":"Jawad","non-dropping-particle":"","parse-names":false,"suffix":""},{"dropping-particle":"","family":"Tabosh","given":"Hayat","non-dropping-particle":"Al","parse-names":false,"suffix":""},{"dropping-particle":"","family":"Saadeddin","given":"Zein","non-dropping-particle":"","parse-names":false,"suffix":""},{"dropping-particle":"","family":"Mouhayyar","given":"Christopher","non-dropping-particle":"El","parse-names":false,"suffix":""},{"dropping-particle":"","family":"Aridi","given":"Hussam","non-dropping-particle":"","parse-names":false,"suffix":""}],"container-title":"North American Journal of Medical Sciences","id":"ITEM-3","issue":"2","issued":{"date-parts":[["2016"]]},"page":"75-81","title":"Stress, burnout and coping strategies in preclinical medical students","type":"article-journal","volume":"8"},"uris":["http://www.mendeley.com/documents/?uuid=de27bc57-2412-479b-91b2-25f86b062000"]},{"id":"ITEM-4","itemData":{"DOI":"10.1186/s12909-017-1064-3","ISSN":"14726920","PMID":"29145854","abstract":"To identify the: extent to which medical students in China experience burnout; factors contributing to this; potential solutions to reduce and prevent burnout in this group; and the extent to which the experiences of Chinese students reflect the international literature. Systematic review and narrative synthesis. Key words, synonyms and subject headings were used to search five electronic databases in addition to manual searching of relevant journals. Titles and abstracts of publications between 1st January 1989-31st July 2016 were screened by two reviewers and checked by a third. Full text articles were screened against the eligibility criteria. Data on design, methods and key findings were extracted and synthesised. Thirty-three studies were eligible and included in the review. Greater levels of burnout were generally identified in males, more senior medical students, and those who already experienced poorer psychological functioning. Few studies explored social or contextual factors influencing burnout, but those that did suggest that factors such as the degree of social support or the living environment surrounding a student may be a determinant of burnout. Greater understanding of the social and contextual determinants of burnout amongst medical students in China is essential towards identifying solutions to reduce and prevent burnout in this group.","author":[{"dropping-particle":"","family":"Chunming","given":"Wang Michael","non-dropping-particle":"","parse-names":false,"suffix":""},{"dropping-particle":"","family":"Harrison","given":"Reema","non-dropping-particle":"","parse-names":false,"suffix":""},{"dropping-particle":"","family":"MacIntyre","given":"Raina","non-dropping-particle":"","parse-names":false,"suffix":""},{"dropping-particle":"","family":"Travaglia","given":"Joanna","non-dropping-particle":"","parse-names":false,"suffix":""},{"dropping-particle":"","family":"Balasooriya","given":"Chinthaka","non-dropping-particle":"","parse-names":false,"suffix":""}],"container-title":"BMC Medical Education","id":"ITEM-4","issue":"1","issued":{"date-parts":[["2017"]]},"page":"1-11","publisher":"BMC Medical Education","title":"Burnout in medical students: A systematic review of experiences in Chinese medical schools","type":"article-journal","volume":"17"},"uris":["http://www.mendeley.com/documents/?uuid=0594ab62-0a1f-41fb-a8b7-76b5fa04d043"]}],"mendeley":{"formattedCitation":"&lt;sup&gt;3,7,8,11&lt;/sup&gt;","plainTextFormattedCitation":"3,7,8,11","previouslyFormattedCitation":"&lt;sup&gt;3,7,8,11&lt;/sup&gt;"},"properties":{"noteIndex":0},"schema":"https://github.com/citation-style-language/schema/raw/master/csl-citation.json"}</w:instrText>
      </w:r>
      <w:r w:rsidR="00DC64D5" w:rsidRPr="00AA31A4">
        <w:rPr>
          <w:rFonts w:ascii="Calibri" w:hAnsi="Calibri" w:cs="Calibri"/>
          <w:i/>
          <w:szCs w:val="16"/>
        </w:rPr>
        <w:fldChar w:fldCharType="separate"/>
      </w:r>
      <w:r w:rsidR="00DC64D5" w:rsidRPr="00AA31A4">
        <w:rPr>
          <w:rFonts w:ascii="Calibri" w:hAnsi="Calibri" w:cs="Calibri"/>
          <w:i/>
          <w:noProof/>
          <w:szCs w:val="16"/>
          <w:vertAlign w:val="superscript"/>
        </w:rPr>
        <w:t>3,7,8,11</w:t>
      </w:r>
      <w:r w:rsidR="00DC64D5" w:rsidRPr="00AA31A4">
        <w:rPr>
          <w:rFonts w:ascii="Calibri" w:hAnsi="Calibri" w:cs="Calibri"/>
          <w:i/>
          <w:szCs w:val="16"/>
        </w:rPr>
        <w:fldChar w:fldCharType="end"/>
      </w:r>
      <w:r w:rsidR="00DC64D5" w:rsidRPr="00AA31A4">
        <w:rPr>
          <w:rFonts w:ascii="Calibri" w:hAnsi="Calibri" w:cs="Calibri"/>
          <w:i/>
          <w:szCs w:val="16"/>
        </w:rPr>
        <w:t xml:space="preserve">. Acresce a sua </w:t>
      </w:r>
      <w:r w:rsidR="00DC64D5" w:rsidRPr="00515D0C">
        <w:rPr>
          <w:rFonts w:ascii="Calibri" w:hAnsi="Calibri" w:cs="Calibri"/>
          <w:i/>
          <w:szCs w:val="16"/>
        </w:rPr>
        <w:t>personalidade tipicamente perfeccionista</w:t>
      </w:r>
      <w:r w:rsidR="00DC64D5" w:rsidRPr="00515D0C">
        <w:rPr>
          <w:rFonts w:ascii="Calibri" w:hAnsi="Calibri" w:cs="Calibri"/>
          <w:i/>
          <w:szCs w:val="16"/>
        </w:rPr>
        <w:fldChar w:fldCharType="begin" w:fldLock="1"/>
      </w:r>
      <w:r w:rsidR="00DC64D5" w:rsidRPr="00515D0C">
        <w:rPr>
          <w:rFonts w:ascii="Calibri" w:hAnsi="Calibri" w:cs="Calibri"/>
          <w:i/>
          <w:szCs w:val="16"/>
        </w:rPr>
        <w:instrText>ADDIN CSL_CITATION {"citationItems":[{"id":"ITEM-1","itemData":{"DOI":"10.1186/s12909-017-1034-9","ISBN":"978-1-4244-8831-5","ISSN":"14726920","PMID":"29132334","abstract":"Society expects physicians to perform perfectly but high levels of perfectionism are associated with symptoms of distress in medical students. This study investigated whether medical students admitted to medical school by different selection criteria differ in the occurrence of perfectionism.","author":[{"dropping-particle":"","family":"Seeliger","given":"Helen","non-dropping-particle":"","parse-names":false,"suffix":""},{"dropping-particle":"","family":"Harendza","given":"Sigrid","non-dropping-particle":"","parse-names":false,"suffix":""}],"container-title":"BMC Medical Education","id":"ITEM-1","issue":"1","issued":{"date-parts":[["2017"]]},"page":"1-7","publisher":"BMC Medical Education","title":"Is perfect good? - Dimensions of perfectionism in newly admitted medical students","type":"article-journal","volume":"17"},"uris":["http://www.mendeley.com/documents/?uuid=0ce4b9d3-b3de-4645-95a6-80298ad7b860"]},{"id":"ITEM-2","itemData":{"DOI":"10.3946/kjme.2016.9","ISSN":"2005-727X","PMID":"26838568","abstract":"PURPOSE: The purpose of this study was to examine the relationship among academic self-efficacy, socially-prescribed perfectionism, and academic burnout in medical school students and to determine whether academic self-efficacy had a mediating role in the relationship between perfectionism and academic burnout.\\n\\nMETHODS: A total of 244 first-year and second-year premed medical students and first- to fourth-year medical students were enrolled in this study. As study tools, socially-prescribed perfectionism, academic self-efficacy, and academic burnout scales were utilized. For data analysis, correlation analysis, multiple regression analysis, and hierarchical multiple regression analyses were conducted.\\n\\nRESULTS: Academic burnout had correlation with socially-prescribed perfectionism. It had negative correlation with academic self-efficacy. Socially-prescribed perfectionism and academic self-efficacy had 54% explanatory power for academic burnout. When socially-prescribed perfectionism and academic self-efficacy were simultaneously used as input, academic self-efficacy partially mediated the relationship between socially-prescribed perfectionism and academic burnout.\\n\\nCONCLUSION: Socially-prescribed perfectionism had a negative effect on academic self-efficacy, ultimately triggering academic burnout. This suggests that it is important to have educational and counseling interventions to improve academic self-efficacy by relieving academic burnout of medical school students.","author":[{"dropping-particle":"","family":"Yu","given":"Ji Hye","non-dropping-particle":"","parse-names":false,"suffix":""},{"dropping-particle":"","family":"Chae","given":"Su Jin","non-dropping-particle":"","parse-names":false,"suffix":""},{"dropping-particle":"","family":"Chang","given":"Ki Hong","non-dropping-particle":"","parse-names":false,"suffix":""}],"container-title":"Korean Journal of Medical Education","id":"ITEM-2","issue":"1","issued":{"date-parts":[["2016"]]},"page":"49-55","title":"The relationship among self-efficacy, perfectionism and academic burnout in medical school students","type":"article-journal","volume":"28"},"uris":["http://www.mendeley.com/documents/?uuid=070e3bc9-4d6a-4fa7-b7b8-5e6dbeaa37ce"]},{"id":"ITEM-3","itemData":{"author":[{"dropping-particle":"","family":"Moir","given":"Fiona","non-dropping-particle":"","parse-names":false,"suffix":""},{"dropping-particle":"","family":"Yielder","given":"Jill","non-dropping-particle":"","parse-names":false,"suffix":""},{"dropping-particle":"","family":"Sanson","given":"Jasmine","non-dropping-particle":"","parse-names":false,"suffix":""},{"dropping-particle":"","family":"Chen","given":"Yan","non-dropping-particle":"","parse-names":false,"suffix":""}],"id":"ITEM-3","issued":{"date-parts":[["2018"]]},"page":"323-333","title":"Depression in medical students: current insights","type":"article-journal"},"uris":["http://www.mendeley.com/documents/?uuid=782c8b98-4b2f-49f6-8a8a-6911b2307027"]}],"mendeley":{"formattedCitation":"&lt;sup&gt;7,13,14&lt;/sup&gt;","plainTextFormattedCitation":"7,13,14","previouslyFormattedCitation":"&lt;sup&gt;7,13,14&lt;/sup&gt;"},"properties":{"noteIndex":0},"schema":"https://github.com/citation-style-language/schema/raw/master/csl-citation.json"}</w:instrText>
      </w:r>
      <w:r w:rsidR="00DC64D5" w:rsidRPr="00515D0C">
        <w:rPr>
          <w:rFonts w:ascii="Calibri" w:hAnsi="Calibri" w:cs="Calibri"/>
          <w:i/>
          <w:szCs w:val="16"/>
        </w:rPr>
        <w:fldChar w:fldCharType="separate"/>
      </w:r>
      <w:r w:rsidR="00DC64D5" w:rsidRPr="00515D0C">
        <w:rPr>
          <w:rFonts w:ascii="Calibri" w:hAnsi="Calibri" w:cs="Calibri"/>
          <w:i/>
          <w:noProof/>
          <w:szCs w:val="16"/>
          <w:vertAlign w:val="superscript"/>
        </w:rPr>
        <w:t>7,13,14</w:t>
      </w:r>
      <w:r w:rsidR="00DC64D5" w:rsidRPr="00515D0C">
        <w:rPr>
          <w:rFonts w:ascii="Calibri" w:hAnsi="Calibri" w:cs="Calibri"/>
          <w:i/>
          <w:szCs w:val="16"/>
        </w:rPr>
        <w:fldChar w:fldCharType="end"/>
      </w:r>
      <w:r w:rsidR="00DC64D5" w:rsidRPr="00AA31A4">
        <w:rPr>
          <w:rFonts w:ascii="Calibri" w:hAnsi="Calibri" w:cs="Calibri"/>
          <w:i/>
          <w:szCs w:val="16"/>
        </w:rPr>
        <w:t>, caracterizada pela necessidade de se ser perfeito, estabelecendo altos padrões de performance com uma forte atitude autocrítica</w:t>
      </w:r>
      <w:r w:rsidR="00DC64D5" w:rsidRPr="00AA31A4">
        <w:rPr>
          <w:rFonts w:ascii="Calibri" w:hAnsi="Calibri" w:cs="Calibri"/>
          <w:i/>
          <w:szCs w:val="16"/>
        </w:rPr>
        <w:fldChar w:fldCharType="begin" w:fldLock="1"/>
      </w:r>
      <w:r w:rsidR="00DC64D5" w:rsidRPr="00AA31A4">
        <w:rPr>
          <w:rFonts w:ascii="Calibri" w:hAnsi="Calibri" w:cs="Calibri"/>
          <w:i/>
          <w:szCs w:val="16"/>
        </w:rPr>
        <w:instrText>ADDIN CSL_CITATION {"citationItems":[{"id":"ITEM-1","itemData":{"DOI":"10.4103/ijpvm.IJPVM_364_16","ISSN":"20088213","abstract":"Background: The investigation of personality characteristics and emotional experiences of the people suffering from anxiety disorders is one of the most important issues which are considered by researchers and clinicians. Perfectionism, sensitivity to interpersonal rejection, and anger are personality traits related to social anxiety. In social anxiety disorder, it has also been focused on anger as a personality characteristic and as an emotional condition. The main purpose of this work is to investigate the role of these variables in predicting social anxiety among a nonclinical group of Iranian students. Methods: In this cross-sectional study, 131 students completed the self-report version of Liebowitz Social Anxiety Scale Self-Report version (LSAS-SR), Frost Multidimensional Perfectionism Scale (FMPS), Interpersonal Sensitivity Measure (IPSM), and State and Trait Anger Expression Inventory. Multiple linear regressions were conducted to examine the concurrent associations between perfectionism, interpersonal sensitivity and quality of emotional experience, and expression of anger with severity of self-report social anxiety. Results: Greater levels of FMPS total were significantly associated with a greater level of LSAS total, fear, and avoidance of social and functional situations (P = 0.022, P = 0.024, and P = 0.006). Moreover, a significant positive correlation between IPSM total (P = 0.015) with fear and also between anger expression index (P = 0.009) with avoidance subscale were found. Conclusions: In accordance to the previous researches, we found that perfectionism, interpersonal sensitivity, anger experience, and anger expression skills are related to social anxiety. How these personality traits are related to fear and avoidance of social situations and their concurrent effects on predicting social anxiety were discussed. [ABSTRACT FROM AUTHOR]","author":[{"dropping-particle":"","family":"Mohammadian","given":"Youkhabeh","non-dropping-particle":"","parse-names":false,"suffix":""},{"dropping-particle":"","family":"Mahaki","given":"Behzad","non-dropping-particle":"","parse-names":false,"suffix":""},{"dropping-particle":"","family":"Dehghani","given":"Mahmoud","non-dropping-particle":"","parse-names":false,"suffix":""},{"dropping-particle":"","family":"Vahid","given":"Mohammadkazem Atef","non-dropping-particle":"","parse-names":false,"suffix":""},{"dropping-particle":"","family":"Lavasani","given":"Fahimeh Fathali","non-dropping-particle":"","parse-names":false,"suffix":""}],"container-title":"International Journal of Preventive Medicine","id":"ITEM-1","issued":{"date-parts":[["2018"]]},"title":"Investigating the role of interpersonal sensitivity, anger, and perfectionism in social anxiety","type":"article-journal"},"uris":["http://www.mendeley.com/documents/?uuid=4d9e19e2-91b9-4587-b007-48eac8ae9455"]},{"id":"ITEM-2","itemData":{"DOI":"10.3946/kjme.2016.9","ISSN":"2005-727X","PMID":"26838568","abstract":"PURPOSE: The purpose of this study was to examine the relationship among academic self-efficacy, socially-prescribed perfectionism, and academic burnout in medical school students and to determine whether academic self-efficacy had a mediating role in the relationship between perfectionism and academic burnout.\\n\\nMETHODS: A total of 244 first-year and second-year premed medical students and first- to fourth-year medical students were enrolled in this study. As study tools, socially-prescribed perfectionism, academic self-efficacy, and academic burnout scales were utilized. For data analysis, correlation analysis, multiple regression analysis, and hierarchical multiple regression analyses were conducted.\\n\\nRESULTS: Academic burnout had correlation with socially-prescribed perfectionism. It had negative correlation with academic self-efficacy. Socially-prescribed perfectionism and academic self-efficacy had 54% explanatory power for academic burnout. When socially-prescribed perfectionism and academic self-efficacy were simultaneously used as input, academic self-efficacy partially mediated the relationship between socially-prescribed perfectionism and academic burnout.\\n\\nCONCLUSION: Socially-prescribed perfectionism had a negative effect on academic self-efficacy, ultimately triggering academic burnout. This suggests that it is important to have educational and counseling interventions to improve academic self-efficacy by relieving academic burnout of medical school students.","author":[{"dropping-particle":"","family":"Yu","given":"Ji Hye","non-dropping-particle":"","parse-names":false,"suffix":""},{"dropping-particle":"","family":"Chae","given":"Su Jin","non-dropping-particle":"","parse-names":false,"suffix":""},{"dropping-particle":"","family":"Chang","given":"Ki Hong","non-dropping-particle":"","parse-names":false,"suffix":""}],"container-title":"Korean Journal of Medical Education","id":"ITEM-2","issue":"1","issued":{"date-parts":[["2016"]]},"page":"49-55","title":"The relationship among self-efficacy, perfectionism and academic burnout in medical school students","type":"article-journal","volume":"28"},"uris":["http://www.mendeley.com/documents/?uuid=070e3bc9-4d6a-4fa7-b7b8-5e6dbeaa37ce"]},{"id":"ITEM-3","itemData":{"DOI":"10.1186/s12909-017-1034-9","ISBN":"978-1-4244-8831-5","ISSN":"14726920","PMID":"29132334","abstract":"Society expects physicians to perform perfectly but high levels of perfectionism are associated with symptoms of distress in medical students. This study investigated whether medical students admitted to medical school by different selection criteria differ in the occurrence of perfectionism.","author":[{"dropping-particle":"","family":"Seeliger","given":"Helen","non-dropping-particle":"","parse-names":false,"suffix":""},{"dropping-particle":"","family":"Harendza","given":"Sigrid","non-dropping-particle":"","parse-names":false,"suffix":""}],"container-title":"BMC Medical Education","id":"ITEM-3","issue":"1","issued":{"date-parts":[["2017"]]},"page":"1-7","publisher":"BMC Medical Education","title":"Is perfect good? - Dimensions of perfectionism in newly admitted medical students","type":"article-journal","volume":"17"},"uris":["http://www.mendeley.com/documents/?uuid=0ce4b9d3-b3de-4645-95a6-80298ad7b860"]},{"id":"ITEM-4","itemData":{"DOI":"10.1016/j.ajp.2014.02.002","ISBN":"1876-2026 (Electronic)","ISSN":"18762026","PMID":"25042947","abstract":"The purpose of the present study was to examine the relationship of several cognitive and emotional variables including perfectionism, rumination, and attachment quality with depressive symptoms in a sample of Iranian undergraduate students. Two hundred and ninety nine undergraduate students (144 males, 156 females) from Urmia University of Technology, Urmia University, and Urmia University of Medical Sciences participated in this study. Participants were asked to complete Tehran Multidimensional Perfectionism Scale (TMPS), Ruminative Responses Scale (RRS), Revised Adult Attachment Scale (RAAS), and Center for Epidemiologic Studies Depression Scale (CES-D). The results demonstrated that insecurity of attachment, socially prescribed perfectionism, and rumination could significantly predict the depressive symptoms in undergraduate students. Confirming predictive risk factors of depressive symptoms, results of the present study can produce an empirical basis for designing educational and health programs for people at risk. Accordingly, proper assessment of the risk factors of depressive symptoms in health care settings may provide invaluable information for prevention and management programs. © 2014 Elsevier B.V.","author":[{"dropping-particle":"","family":"Besharat","given":"Mohammad Ali","non-dropping-particle":"","parse-names":false,"suffix":""},{"dropping-particle":"","family":"Issazadegan","given":"Ali","non-dropping-particle":"","parse-names":false,"suffix":""},{"dropping-particle":"","family":"Etemadinia","given":"Mahin","non-dropping-particle":"","parse-names":false,"suffix":""},{"dropping-particle":"","family":"Golssanamlou","given":"Safar","non-dropping-particle":"","parse-names":false,"suffix":""},{"dropping-particle":"","family":"Abdolmanafi","given":"Atefe","non-dropping-particle":"","parse-names":false,"suffix":""}],"container-title":"Asian Journal of Psychiatry","id":"ITEM-4","issued":{"date-parts":[["2014"]]},"page":"21-26","publisher":"Elsevier B.V.","title":"Risk factors associated with depressive symptoms among undergraduate students","type":"article-journal","volume":"10"},"uris":["http://www.mendeley.com/documents/?uuid=87d9f9a9-c528-4eb2-9bc3-5a1733d2a229"]}],"mendeley":{"formattedCitation":"&lt;sup&gt;13–16&lt;/sup&gt;","plainTextFormattedCitation":"13–16","previouslyFormattedCitation":"&lt;sup&gt;13–16&lt;/sup&gt;"},"properties":{"noteIndex":0},"schema":"https://github.com/citation-style-language/schema/raw/master/csl-citation.json"}</w:instrText>
      </w:r>
      <w:r w:rsidR="00DC64D5" w:rsidRPr="00AA31A4">
        <w:rPr>
          <w:rFonts w:ascii="Calibri" w:hAnsi="Calibri" w:cs="Calibri"/>
          <w:i/>
          <w:szCs w:val="16"/>
        </w:rPr>
        <w:fldChar w:fldCharType="separate"/>
      </w:r>
      <w:r w:rsidR="00DC64D5" w:rsidRPr="00AA31A4">
        <w:rPr>
          <w:rFonts w:ascii="Calibri" w:hAnsi="Calibri" w:cs="Calibri"/>
          <w:i/>
          <w:noProof/>
          <w:szCs w:val="16"/>
          <w:vertAlign w:val="superscript"/>
        </w:rPr>
        <w:t>13–16</w:t>
      </w:r>
      <w:r w:rsidR="00DC64D5" w:rsidRPr="00AA31A4">
        <w:rPr>
          <w:rFonts w:ascii="Calibri" w:hAnsi="Calibri" w:cs="Calibri"/>
          <w:i/>
          <w:szCs w:val="16"/>
        </w:rPr>
        <w:fldChar w:fldCharType="end"/>
      </w:r>
      <w:r w:rsidR="00DC64D5" w:rsidRPr="00AA31A4">
        <w:rPr>
          <w:rFonts w:ascii="Calibri" w:hAnsi="Calibri" w:cs="Calibri"/>
          <w:i/>
          <w:szCs w:val="16"/>
        </w:rPr>
        <w:t>, associada a uma maior vulnerabilidade ao burnout</w:t>
      </w:r>
      <w:r w:rsidR="00DC64D5" w:rsidRPr="00AA31A4">
        <w:rPr>
          <w:rFonts w:ascii="Calibri" w:hAnsi="Calibri" w:cs="Calibri"/>
          <w:i/>
          <w:szCs w:val="16"/>
        </w:rPr>
        <w:fldChar w:fldCharType="begin" w:fldLock="1"/>
      </w:r>
      <w:r w:rsidR="00DC64D5" w:rsidRPr="00AA31A4">
        <w:rPr>
          <w:rFonts w:ascii="Calibri" w:hAnsi="Calibri" w:cs="Calibri"/>
          <w:i/>
          <w:szCs w:val="16"/>
        </w:rPr>
        <w:instrText>ADDIN CSL_CITATION {"citationItems":[{"id":"ITEM-1","itemData":{"DOI":"10.3946/kjme.2016.9","ISSN":"2005-727X","PMID":"26838568","abstract":"PURPOSE: The purpose of this study was to examine the relationship among academic self-efficacy, socially-prescribed perfectionism, and academic burnout in medical school students and to determine whether academic self-efficacy had a mediating role in the relationship between perfectionism and academic burnout.\\n\\nMETHODS: A total of 244 first-year and second-year premed medical students and first- to fourth-year medical students were enrolled in this study. As study tools, socially-prescribed perfectionism, academic self-efficacy, and academic burnout scales were utilized. For data analysis, correlation analysis, multiple regression analysis, and hierarchical multiple regression analyses were conducted.\\n\\nRESULTS: Academic burnout had correlation with socially-prescribed perfectionism. It had negative correlation with academic self-efficacy. Socially-prescribed perfectionism and academic self-efficacy had 54% explanatory power for academic burnout. When socially-prescribed perfectionism and academic self-efficacy were simultaneously used as input, academic self-efficacy partially mediated the relationship between socially-prescribed perfectionism and academic burnout.\\n\\nCONCLUSION: Socially-prescribed perfectionism had a negative effect on academic self-efficacy, ultimately triggering academic burnout. This suggests that it is important to have educational and counseling interventions to improve academic self-efficacy by relieving academic burnout of medical school students.","author":[{"dropping-particle":"","family":"Yu","given":"Ji Hye","non-dropping-particle":"","parse-names":false,"suffix":""},{"dropping-particle":"","family":"Chae","given":"Su Jin","non-dropping-particle":"","parse-names":false,"suffix":""},{"dropping-particle":"","family":"Chang","given":"Ki Hong","non-dropping-particle":"","parse-names":false,"suffix":""}],"container-title":"Korean Journal of Medical Education","id":"ITEM-1","issue":"1","issued":{"date-parts":[["2016"]]},"page":"49-55","title":"The relationship among self-efficacy, perfectionism and academic burnout in medical school students","type":"article-journal","volume":"28"},"uris":["http://www.mendeley.com/documents/?uuid=070e3bc9-4d6a-4fa7-b7b8-5e6dbeaa37ce"]},{"id":"ITEM-2","itemData":{"DOI":"10.1186/s12909-017-1034-9","ISBN":"978-1-4244-8831-5","ISSN":"14726920","PMID":"29132334","abstract":"Society expects physicians to perform perfectly but high levels of perfectionism are associated with symptoms of distress in medical students. This study investigated whether medical students admitted to medical school by different selection criteria differ in the occurrence of perfectionism.","author":[{"dropping-particle":"","family":"Seeliger","given":"Helen","non-dropping-particle":"","parse-names":false,"suffix":""},{"dropping-particle":"","family":"Harendza","given":"Sigrid","non-dropping-particle":"","parse-names":false,"suffix":""}],"container-title":"BMC Medical Education","id":"ITEM-2","issue":"1","issued":{"date-parts":[["2017"]]},"page":"1-7","publisher":"BMC Medical Education","title":"Is perfect good? - Dimensions of perfectionism in newly admitted medical students","type":"article-journal","volume":"17"},"uris":["http://www.mendeley.com/documents/?uuid=0ce4b9d3-b3de-4645-95a6-80298ad7b860"]}],"mendeley":{"formattedCitation":"&lt;sup&gt;13,14&lt;/sup&gt;","plainTextFormattedCitation":"13,14","previouslyFormattedCitation":"&lt;sup&gt;13,14&lt;/sup&gt;"},"properties":{"noteIndex":0},"schema":"https://github.com/citation-style-language/schema/raw/master/csl-citation.json"}</w:instrText>
      </w:r>
      <w:r w:rsidR="00DC64D5" w:rsidRPr="00AA31A4">
        <w:rPr>
          <w:rFonts w:ascii="Calibri" w:hAnsi="Calibri" w:cs="Calibri"/>
          <w:i/>
          <w:szCs w:val="16"/>
        </w:rPr>
        <w:fldChar w:fldCharType="separate"/>
      </w:r>
      <w:r w:rsidR="00DC64D5" w:rsidRPr="00AA31A4">
        <w:rPr>
          <w:rFonts w:ascii="Calibri" w:hAnsi="Calibri" w:cs="Calibri"/>
          <w:i/>
          <w:noProof/>
          <w:szCs w:val="16"/>
          <w:vertAlign w:val="superscript"/>
        </w:rPr>
        <w:t>13,14</w:t>
      </w:r>
      <w:r w:rsidR="00DC64D5" w:rsidRPr="00AA31A4">
        <w:rPr>
          <w:rFonts w:ascii="Calibri" w:hAnsi="Calibri" w:cs="Calibri"/>
          <w:i/>
          <w:szCs w:val="16"/>
        </w:rPr>
        <w:fldChar w:fldCharType="end"/>
      </w:r>
      <w:r w:rsidR="00DC64D5" w:rsidRPr="00AA31A4">
        <w:rPr>
          <w:rFonts w:ascii="Calibri" w:hAnsi="Calibri" w:cs="Calibri"/>
          <w:i/>
          <w:szCs w:val="16"/>
        </w:rPr>
        <w:t xml:space="preserve"> e ansiedade social</w:t>
      </w:r>
      <w:r w:rsidR="00DC64D5" w:rsidRPr="00AA31A4">
        <w:rPr>
          <w:rFonts w:ascii="Calibri" w:hAnsi="Calibri" w:cs="Calibri"/>
          <w:i/>
          <w:szCs w:val="16"/>
        </w:rPr>
        <w:fldChar w:fldCharType="begin" w:fldLock="1"/>
      </w:r>
      <w:r w:rsidR="00DC64D5" w:rsidRPr="00AA31A4">
        <w:rPr>
          <w:rFonts w:ascii="Calibri" w:hAnsi="Calibri" w:cs="Calibri"/>
          <w:i/>
          <w:szCs w:val="16"/>
        </w:rPr>
        <w:instrText>ADDIN CSL_CITATION {"citationItems":[{"id":"ITEM-1","itemData":{"DOI":"10.4103/ijpvm.IJPVM_364_16","ISSN":"20088213","abstract":"Background: The investigation of personality characteristics and emotional experiences of the people suffering from anxiety disorders is one of the most important issues which are considered by researchers and clinicians. Perfectionism, sensitivity to interpersonal rejection, and anger are personality traits related to social anxiety. In social anxiety disorder, it has also been focused on anger as a personality characteristic and as an emotional condition. The main purpose of this work is to investigate the role of these variables in predicting social anxiety among a nonclinical group of Iranian students. Methods: In this cross-sectional study, 131 students completed the self-report version of Liebowitz Social Anxiety Scale Self-Report version (LSAS-SR), Frost Multidimensional Perfectionism Scale (FMPS), Interpersonal Sensitivity Measure (IPSM), and State and Trait Anger Expression Inventory. Multiple linear regressions were conducted to examine the concurrent associations between perfectionism, interpersonal sensitivity and quality of emotional experience, and expression of anger with severity of self-report social anxiety. Results: Greater levels of FMPS total were significantly associated with a greater level of LSAS total, fear, and avoidance of social and functional situations (P = 0.022, P = 0.024, and P = 0.006). Moreover, a significant positive correlation between IPSM total (P = 0.015) with fear and also between anger expression index (P = 0.009) with avoidance subscale were found. Conclusions: In accordance to the previous researches, we found that perfectionism, interpersonal sensitivity, anger experience, and anger expression skills are related to social anxiety. How these personality traits are related to fear and avoidance of social situations and their concurrent effects on predicting social anxiety were discussed. [ABSTRACT FROM AUTHOR]","author":[{"dropping-particle":"","family":"Mohammadian","given":"Youkhabeh","non-dropping-particle":"","parse-names":false,"suffix":""},{"dropping-particle":"","family":"Mahaki","given":"Behzad","non-dropping-particle":"","parse-names":false,"suffix":""},{"dropping-particle":"","family":"Dehghani","given":"Mahmoud","non-dropping-particle":"","parse-names":false,"suffix":""},{"dropping-particle":"","family":"Vahid","given":"Mohammadkazem Atef","non-dropping-particle":"","parse-names":false,"suffix":""},{"dropping-particle":"","family":"Lavasani","given":"Fahimeh Fathali","non-dropping-particle":"","parse-names":false,"suffix":""}],"container-title":"International Journal of Preventive Medicine","id":"ITEM-1","issued":{"date-parts":[["2018"]]},"title":"Investigating the role of interpersonal sensitivity, anger, and perfectionism in social anxiety","type":"article-journal"},"uris":["http://www.mendeley.com/documents/?uuid=4d9e19e2-91b9-4587-b007-48eac8ae9455"]},{"id":"ITEM-2","itemData":{"DOI":"10.1016/j.ajp.2014.02.002","ISBN":"1876-2026 (Electronic)","ISSN":"18762026","PMID":"25042947","abstract":"The purpose of the present study was to examine the relationship of several cognitive and emotional variables including perfectionism, rumination, and attachment quality with depressive symptoms in a sample of Iranian undergraduate students. Two hundred and ninety nine undergraduate students (144 males, 156 females) from Urmia University of Technology, Urmia University, and Urmia University of Medical Sciences participated in this study. Participants were asked to complete Tehran Multidimensional Perfectionism Scale (TMPS), Ruminative Responses Scale (RRS), Revised Adult Attachment Scale (RAAS), and Center for Epidemiologic Studies Depression Scale (CES-D). The results demonstrated that insecurity of attachment, socially prescribed perfectionism, and rumination could significantly predict the depressive symptoms in undergraduate students. Confirming predictive risk factors of depressive symptoms, results of the present study can produce an empirical basis for designing educational and health programs for people at risk. Accordingly, proper assessment of the risk factors of depressive symptoms in health care settings may provide invaluable information for prevention and management programs. © 2014 Elsevier B.V.","author":[{"dropping-particle":"","family":"Besharat","given":"Mohammad Ali","non-dropping-particle":"","parse-names":false,"suffix":""},{"dropping-particle":"","family":"Issazadegan","given":"Ali","non-dropping-particle":"","parse-names":false,"suffix":""},{"dropping-particle":"","family":"Etemadinia","given":"Mahin","non-dropping-particle":"","parse-names":false,"suffix":""},{"dropping-particle":"","family":"Golssanamlou","given":"Safar","non-dropping-particle":"","parse-names":false,"suffix":""},{"dropping-particle":"","family":"Abdolmanafi","given":"Atefe","non-dropping-particle":"","parse-names":false,"suffix":""}],"container-title":"Asian Journal of Psychiatry","id":"ITEM-2","issued":{"date-parts":[["2014"]]},"page":"21-26","publisher":"Elsevier B.V.","title":"Risk factors associated with depressive symptoms among undergraduate students","type":"article-journal","volume":"10"},"uris":["http://www.mendeley.com/documents/?uuid=87d9f9a9-c528-4eb2-9bc3-5a1733d2a229"]}],"mendeley":{"formattedCitation":"&lt;sup&gt;15,16&lt;/sup&gt;","plainTextFormattedCitation":"15,16","previouslyFormattedCitation":"&lt;sup&gt;15,16&lt;/sup&gt;"},"properties":{"noteIndex":0},"schema":"https://github.com/citation-style-language/schema/raw/master/csl-citation.json"}</w:instrText>
      </w:r>
      <w:r w:rsidR="00DC64D5" w:rsidRPr="00AA31A4">
        <w:rPr>
          <w:rFonts w:ascii="Calibri" w:hAnsi="Calibri" w:cs="Calibri"/>
          <w:i/>
          <w:szCs w:val="16"/>
        </w:rPr>
        <w:fldChar w:fldCharType="separate"/>
      </w:r>
      <w:r w:rsidR="00DC64D5" w:rsidRPr="00AA31A4">
        <w:rPr>
          <w:rFonts w:ascii="Calibri" w:hAnsi="Calibri" w:cs="Calibri"/>
          <w:i/>
          <w:noProof/>
          <w:szCs w:val="16"/>
          <w:vertAlign w:val="superscript"/>
        </w:rPr>
        <w:t>15,16</w:t>
      </w:r>
      <w:r w:rsidR="00DC64D5" w:rsidRPr="00AA31A4">
        <w:rPr>
          <w:rFonts w:ascii="Calibri" w:hAnsi="Calibri" w:cs="Calibri"/>
          <w:i/>
          <w:szCs w:val="16"/>
        </w:rPr>
        <w:fldChar w:fldCharType="end"/>
      </w:r>
      <w:r w:rsidR="00DC64D5" w:rsidRPr="00AA31A4">
        <w:rPr>
          <w:rFonts w:ascii="Calibri" w:hAnsi="Calibri" w:cs="Calibri"/>
          <w:i/>
          <w:szCs w:val="16"/>
        </w:rPr>
        <w:t>.</w:t>
      </w:r>
    </w:p>
    <w:p w14:paraId="7F9ABDF7" w14:textId="34A41E4A" w:rsidR="00DC64D5" w:rsidRPr="00AA31A4" w:rsidRDefault="00DC64D5" w:rsidP="00DC64D5">
      <w:pPr>
        <w:pStyle w:val="NormalWeb"/>
        <w:ind w:left="720" w:firstLine="0"/>
        <w:rPr>
          <w:rFonts w:ascii="Calibri" w:hAnsi="Calibri" w:cs="Calibri"/>
          <w:i/>
          <w:szCs w:val="16"/>
        </w:rPr>
      </w:pPr>
      <w:r w:rsidRPr="00AA31A4">
        <w:rPr>
          <w:rFonts w:ascii="Calibri" w:hAnsi="Calibri" w:cs="Calibri"/>
          <w:i/>
          <w:szCs w:val="16"/>
        </w:rPr>
        <w:lastRenderedPageBreak/>
        <w:t xml:space="preserve">Verifica-se, assim, uma diferença </w:t>
      </w:r>
      <w:r w:rsidR="000A34BA" w:rsidRPr="00AA31A4">
        <w:rPr>
          <w:rFonts w:ascii="Calibri" w:hAnsi="Calibri" w:cs="Calibri"/>
          <w:i/>
          <w:szCs w:val="16"/>
        </w:rPr>
        <w:t xml:space="preserve">não despicienda </w:t>
      </w:r>
      <w:r w:rsidRPr="00AA31A4">
        <w:rPr>
          <w:rFonts w:ascii="Calibri" w:hAnsi="Calibri" w:cs="Calibri"/>
          <w:i/>
          <w:szCs w:val="16"/>
        </w:rPr>
        <w:t>entre o que é explicitado no Resumo e o que é explicitado na Introdução</w:t>
      </w:r>
      <w:r w:rsidR="00460BEB" w:rsidRPr="00AA31A4">
        <w:rPr>
          <w:rFonts w:ascii="Calibri" w:hAnsi="Calibri" w:cs="Calibri"/>
          <w:i/>
          <w:szCs w:val="16"/>
        </w:rPr>
        <w:t>, nomeadamente, no que concerne à questão do perfecionismo.</w:t>
      </w:r>
      <w:r w:rsidR="00AA31A4">
        <w:rPr>
          <w:rFonts w:ascii="Calibri" w:hAnsi="Calibri" w:cs="Calibri"/>
          <w:i/>
          <w:szCs w:val="16"/>
        </w:rPr>
        <w:t>”</w:t>
      </w:r>
    </w:p>
    <w:p w14:paraId="10A2B1B2" w14:textId="4BB4B871" w:rsidR="008F1A45" w:rsidRPr="00DD6F36" w:rsidRDefault="00AA31A4" w:rsidP="00B32200">
      <w:pPr>
        <w:pStyle w:val="NormalWeb"/>
        <w:spacing w:line="276" w:lineRule="auto"/>
        <w:ind w:firstLine="0"/>
        <w:rPr>
          <w:rFonts w:asciiTheme="minorHAnsi" w:hAnsiTheme="minorHAnsi" w:cstheme="minorHAnsi"/>
          <w:b/>
          <w:color w:val="1F3864" w:themeColor="accent1" w:themeShade="80"/>
          <w:sz w:val="20"/>
          <w:szCs w:val="20"/>
          <w:lang w:eastAsia="en-GB"/>
        </w:rPr>
      </w:pPr>
      <w:r>
        <w:rPr>
          <w:rFonts w:asciiTheme="minorHAnsi" w:hAnsiTheme="minorHAnsi" w:cstheme="minorHAnsi"/>
          <w:b/>
          <w:color w:val="1F3864" w:themeColor="accent1" w:themeShade="80"/>
          <w:sz w:val="20"/>
          <w:szCs w:val="20"/>
        </w:rPr>
        <w:t>Resposta</w:t>
      </w:r>
      <w:r w:rsidRPr="00D75988">
        <w:rPr>
          <w:rFonts w:asciiTheme="minorHAnsi" w:hAnsiTheme="minorHAnsi" w:cstheme="minorHAnsi"/>
          <w:b/>
          <w:color w:val="1F3864" w:themeColor="accent1" w:themeShade="80"/>
          <w:sz w:val="20"/>
          <w:szCs w:val="20"/>
          <w:lang w:eastAsia="en-GB"/>
        </w:rPr>
        <w:t>:</w:t>
      </w:r>
      <w:r>
        <w:rPr>
          <w:rFonts w:asciiTheme="minorHAnsi" w:hAnsiTheme="minorHAnsi" w:cstheme="minorHAnsi"/>
          <w:b/>
          <w:color w:val="1F3864" w:themeColor="accent1" w:themeShade="80"/>
          <w:sz w:val="20"/>
          <w:szCs w:val="20"/>
          <w:lang w:eastAsia="en-GB"/>
        </w:rPr>
        <w:t xml:space="preserve"> </w:t>
      </w:r>
      <w:r>
        <w:rPr>
          <w:rFonts w:asciiTheme="minorHAnsi" w:hAnsiTheme="minorHAnsi" w:cstheme="minorHAnsi"/>
          <w:b/>
          <w:color w:val="1F3864" w:themeColor="accent1" w:themeShade="80"/>
          <w:sz w:val="20"/>
          <w:szCs w:val="20"/>
          <w:lang w:eastAsia="en-GB"/>
        </w:rPr>
        <w:t>Na introdução</w:t>
      </w:r>
      <w:r w:rsidR="008F1A45">
        <w:rPr>
          <w:rFonts w:asciiTheme="minorHAnsi" w:hAnsiTheme="minorHAnsi" w:cstheme="minorHAnsi"/>
          <w:b/>
          <w:color w:val="1F3864" w:themeColor="accent1" w:themeShade="80"/>
          <w:sz w:val="20"/>
          <w:szCs w:val="20"/>
          <w:lang w:eastAsia="en-GB"/>
        </w:rPr>
        <w:t xml:space="preserve">, </w:t>
      </w:r>
      <w:r>
        <w:rPr>
          <w:rFonts w:asciiTheme="minorHAnsi" w:hAnsiTheme="minorHAnsi" w:cstheme="minorHAnsi"/>
          <w:b/>
          <w:color w:val="1F3864" w:themeColor="accent1" w:themeShade="80"/>
          <w:sz w:val="20"/>
          <w:szCs w:val="20"/>
          <w:lang w:eastAsia="en-GB"/>
        </w:rPr>
        <w:t>tanto do resumo como na</w:t>
      </w:r>
      <w:r w:rsidR="008F1A45">
        <w:rPr>
          <w:rFonts w:asciiTheme="minorHAnsi" w:hAnsiTheme="minorHAnsi" w:cstheme="minorHAnsi"/>
          <w:b/>
          <w:color w:val="1F3864" w:themeColor="accent1" w:themeShade="80"/>
          <w:sz w:val="20"/>
          <w:szCs w:val="20"/>
          <w:lang w:eastAsia="en-GB"/>
        </w:rPr>
        <w:t>quela</w:t>
      </w:r>
      <w:r>
        <w:rPr>
          <w:rFonts w:asciiTheme="minorHAnsi" w:hAnsiTheme="minorHAnsi" w:cstheme="minorHAnsi"/>
          <w:b/>
          <w:color w:val="1F3864" w:themeColor="accent1" w:themeShade="80"/>
          <w:sz w:val="20"/>
          <w:szCs w:val="20"/>
          <w:lang w:eastAsia="en-GB"/>
        </w:rPr>
        <w:t xml:space="preserve"> constante da página 3</w:t>
      </w:r>
      <w:r w:rsidR="008F1A45">
        <w:rPr>
          <w:rFonts w:asciiTheme="minorHAnsi" w:hAnsiTheme="minorHAnsi" w:cstheme="minorHAnsi"/>
          <w:b/>
          <w:color w:val="1F3864" w:themeColor="accent1" w:themeShade="80"/>
          <w:sz w:val="20"/>
          <w:szCs w:val="20"/>
          <w:lang w:eastAsia="en-GB"/>
        </w:rPr>
        <w:t>,</w:t>
      </w:r>
      <w:r>
        <w:rPr>
          <w:rFonts w:asciiTheme="minorHAnsi" w:hAnsiTheme="minorHAnsi" w:cstheme="minorHAnsi"/>
          <w:b/>
          <w:color w:val="1F3864" w:themeColor="accent1" w:themeShade="80"/>
          <w:sz w:val="20"/>
          <w:szCs w:val="20"/>
          <w:lang w:eastAsia="en-GB"/>
        </w:rPr>
        <w:t xml:space="preserve"> </w:t>
      </w:r>
      <w:r w:rsidR="008F1A45">
        <w:rPr>
          <w:rFonts w:asciiTheme="minorHAnsi" w:hAnsiTheme="minorHAnsi" w:cstheme="minorHAnsi"/>
          <w:b/>
          <w:color w:val="1F3864" w:themeColor="accent1" w:themeShade="80"/>
          <w:sz w:val="20"/>
          <w:szCs w:val="20"/>
          <w:lang w:eastAsia="en-GB"/>
        </w:rPr>
        <w:t>é</w:t>
      </w:r>
      <w:r>
        <w:rPr>
          <w:rFonts w:asciiTheme="minorHAnsi" w:hAnsiTheme="minorHAnsi" w:cstheme="minorHAnsi"/>
          <w:b/>
          <w:color w:val="1F3864" w:themeColor="accent1" w:themeShade="80"/>
          <w:sz w:val="20"/>
          <w:szCs w:val="20"/>
          <w:lang w:eastAsia="en-GB"/>
        </w:rPr>
        <w:t xml:space="preserve"> referenciad</w:t>
      </w:r>
      <w:r w:rsidR="008F1A45">
        <w:rPr>
          <w:rFonts w:asciiTheme="minorHAnsi" w:hAnsiTheme="minorHAnsi" w:cstheme="minorHAnsi"/>
          <w:b/>
          <w:color w:val="1F3864" w:themeColor="accent1" w:themeShade="80"/>
          <w:sz w:val="20"/>
          <w:szCs w:val="20"/>
          <w:lang w:eastAsia="en-GB"/>
        </w:rPr>
        <w:t xml:space="preserve">a a </w:t>
      </w:r>
      <w:r w:rsidR="008F1A45" w:rsidRPr="008F1A45">
        <w:rPr>
          <w:rFonts w:asciiTheme="minorHAnsi" w:hAnsiTheme="minorHAnsi" w:cstheme="minorHAnsi"/>
          <w:b/>
          <w:color w:val="1F3864" w:themeColor="accent1" w:themeShade="80"/>
          <w:sz w:val="20"/>
          <w:szCs w:val="20"/>
          <w:u w:val="single"/>
          <w:lang w:eastAsia="en-GB"/>
        </w:rPr>
        <w:t>importância</w:t>
      </w:r>
      <w:r w:rsidR="008F1A45">
        <w:rPr>
          <w:rFonts w:asciiTheme="minorHAnsi" w:hAnsiTheme="minorHAnsi" w:cstheme="minorHAnsi"/>
          <w:b/>
          <w:color w:val="1F3864" w:themeColor="accent1" w:themeShade="80"/>
          <w:sz w:val="20"/>
          <w:szCs w:val="20"/>
          <w:lang w:eastAsia="en-GB"/>
        </w:rPr>
        <w:t xml:space="preserve"> que os estudantes atribuem aos</w:t>
      </w:r>
      <w:r>
        <w:rPr>
          <w:rFonts w:asciiTheme="minorHAnsi" w:hAnsiTheme="minorHAnsi" w:cstheme="minorHAnsi"/>
          <w:b/>
          <w:color w:val="1F3864" w:themeColor="accent1" w:themeShade="80"/>
          <w:sz w:val="20"/>
          <w:szCs w:val="20"/>
          <w:lang w:eastAsia="en-GB"/>
        </w:rPr>
        <w:t xml:space="preserve"> </w:t>
      </w:r>
      <w:r w:rsidRPr="008F1A45">
        <w:rPr>
          <w:rFonts w:asciiTheme="minorHAnsi" w:hAnsiTheme="minorHAnsi" w:cstheme="minorHAnsi"/>
          <w:b/>
          <w:color w:val="1F3864" w:themeColor="accent1" w:themeShade="80"/>
          <w:sz w:val="20"/>
          <w:szCs w:val="20"/>
          <w:lang w:eastAsia="en-GB"/>
        </w:rPr>
        <w:t>motivos</w:t>
      </w:r>
      <w:r>
        <w:rPr>
          <w:rFonts w:asciiTheme="minorHAnsi" w:hAnsiTheme="minorHAnsi" w:cstheme="minorHAnsi"/>
          <w:b/>
          <w:color w:val="1F3864" w:themeColor="accent1" w:themeShade="80"/>
          <w:sz w:val="20"/>
          <w:szCs w:val="20"/>
          <w:lang w:eastAsia="en-GB"/>
        </w:rPr>
        <w:t xml:space="preserve"> influenciadores do seu perfeccionismo e intolerância à frustração (página </w:t>
      </w:r>
      <w:r w:rsidR="008F1A45">
        <w:rPr>
          <w:rFonts w:asciiTheme="minorHAnsi" w:hAnsiTheme="minorHAnsi" w:cstheme="minorHAnsi"/>
          <w:b/>
          <w:color w:val="1F3864" w:themeColor="accent1" w:themeShade="80"/>
          <w:sz w:val="20"/>
          <w:szCs w:val="20"/>
          <w:lang w:eastAsia="en-GB"/>
        </w:rPr>
        <w:t>2</w:t>
      </w:r>
      <w:r>
        <w:rPr>
          <w:rFonts w:asciiTheme="minorHAnsi" w:hAnsiTheme="minorHAnsi" w:cstheme="minorHAnsi"/>
          <w:b/>
          <w:color w:val="1F3864" w:themeColor="accent1" w:themeShade="80"/>
          <w:sz w:val="20"/>
          <w:szCs w:val="20"/>
          <w:lang w:eastAsia="en-GB"/>
        </w:rPr>
        <w:t xml:space="preserve">: </w:t>
      </w:r>
      <w:r w:rsidR="008F1A45" w:rsidRPr="008F1A45">
        <w:rPr>
          <w:rFonts w:asciiTheme="minorHAnsi" w:hAnsiTheme="minorHAnsi" w:cstheme="minorHAnsi"/>
          <w:sz w:val="20"/>
          <w:szCs w:val="20"/>
          <w:lang w:eastAsia="en-GB"/>
        </w:rPr>
        <w:t>“</w:t>
      </w:r>
      <w:r w:rsidR="008F1A45" w:rsidRPr="008F1A45">
        <w:rPr>
          <w:rFonts w:ascii="Calibri" w:hAnsi="Calibri" w:cs="Calibri"/>
          <w:sz w:val="20"/>
          <w:szCs w:val="20"/>
        </w:rPr>
        <w:t xml:space="preserve">A participação em atividades extracurriculares reduz a </w:t>
      </w:r>
      <w:r w:rsidR="008F1A45" w:rsidRPr="008F1A45">
        <w:rPr>
          <w:rFonts w:ascii="Calibri" w:hAnsi="Calibri" w:cs="Calibri"/>
          <w:sz w:val="20"/>
          <w:szCs w:val="20"/>
          <w:u w:val="single"/>
        </w:rPr>
        <w:t>importância</w:t>
      </w:r>
      <w:r w:rsidR="008F1A45" w:rsidRPr="008F1A45">
        <w:rPr>
          <w:rFonts w:ascii="Calibri" w:hAnsi="Calibri" w:cs="Calibri"/>
          <w:sz w:val="20"/>
          <w:szCs w:val="20"/>
        </w:rPr>
        <w:t xml:space="preserve"> atribuída a alguns motivos para o perfeccionismo que influenciam a incidência de </w:t>
      </w:r>
      <w:r w:rsidR="008F1A45" w:rsidRPr="008F1A45">
        <w:rPr>
          <w:rFonts w:ascii="Calibri" w:hAnsi="Calibri" w:cs="Calibri"/>
          <w:i/>
          <w:sz w:val="20"/>
          <w:szCs w:val="20"/>
        </w:rPr>
        <w:t>burnout</w:t>
      </w:r>
      <w:r w:rsidR="008F1A45" w:rsidRPr="008F1A45">
        <w:rPr>
          <w:rFonts w:ascii="Calibri" w:hAnsi="Calibri" w:cs="Calibri"/>
          <w:sz w:val="20"/>
          <w:szCs w:val="20"/>
        </w:rPr>
        <w:t xml:space="preserve"> nos estudantes de medicina.</w:t>
      </w:r>
      <w:r w:rsidRPr="008F1A45">
        <w:rPr>
          <w:rFonts w:ascii="Calibri" w:hAnsi="Calibri" w:cs="Calibri"/>
          <w:sz w:val="20"/>
          <w:szCs w:val="20"/>
        </w:rPr>
        <w:t>”</w:t>
      </w:r>
      <w:r w:rsidRPr="008F1A45">
        <w:rPr>
          <w:rFonts w:ascii="Helvetica" w:hAnsi="Helvetica"/>
          <w:sz w:val="20"/>
          <w:szCs w:val="20"/>
        </w:rPr>
        <w:t>).</w:t>
      </w:r>
      <w:r>
        <w:rPr>
          <w:rFonts w:ascii="Helvetica" w:hAnsi="Helvetica"/>
          <w:sz w:val="20"/>
          <w:szCs w:val="20"/>
        </w:rPr>
        <w:t xml:space="preserve"> </w:t>
      </w:r>
      <w:r w:rsidR="008F1A45">
        <w:rPr>
          <w:rFonts w:ascii="Calibri" w:hAnsi="Calibri" w:cs="Calibri"/>
          <w:b/>
          <w:color w:val="1F3864" w:themeColor="accent1" w:themeShade="80"/>
          <w:sz w:val="20"/>
          <w:szCs w:val="20"/>
        </w:rPr>
        <w:t xml:space="preserve">Foi acrescentado o excerto </w:t>
      </w:r>
      <w:r w:rsidR="008F1A45" w:rsidRPr="008F1A45">
        <w:rPr>
          <w:rFonts w:ascii="Calibri" w:hAnsi="Calibri" w:cs="Calibri"/>
          <w:sz w:val="20"/>
          <w:szCs w:val="20"/>
        </w:rPr>
        <w:t>“a importância atribuída a”</w:t>
      </w:r>
      <w:r w:rsidR="008F1A45">
        <w:rPr>
          <w:rFonts w:ascii="Calibri" w:hAnsi="Calibri" w:cs="Calibri"/>
          <w:b/>
          <w:color w:val="1F3864" w:themeColor="accent1" w:themeShade="80"/>
          <w:sz w:val="20"/>
          <w:szCs w:val="20"/>
        </w:rPr>
        <w:t xml:space="preserve"> à mesma afirmação que consta no </w:t>
      </w:r>
      <w:r w:rsidR="008F1A45">
        <w:rPr>
          <w:rFonts w:ascii="Calibri" w:hAnsi="Calibri" w:cs="Calibri"/>
          <w:b/>
          <w:color w:val="1F3864" w:themeColor="accent1" w:themeShade="80"/>
          <w:sz w:val="20"/>
          <w:szCs w:val="20"/>
        </w:rPr>
        <w:t>4º parágrafo</w:t>
      </w:r>
      <w:r w:rsidR="008F1A45">
        <w:rPr>
          <w:rFonts w:ascii="Calibri" w:hAnsi="Calibri" w:cs="Calibri"/>
          <w:b/>
          <w:color w:val="1F3864" w:themeColor="accent1" w:themeShade="80"/>
          <w:sz w:val="20"/>
          <w:szCs w:val="20"/>
        </w:rPr>
        <w:t xml:space="preserve"> da Introdução da página 3 para que ficasse definitivamente claro.</w:t>
      </w:r>
    </w:p>
    <w:p w14:paraId="1A41B49B" w14:textId="54381716" w:rsidR="002F6A43" w:rsidRDefault="008F1A45" w:rsidP="00B32200">
      <w:pPr>
        <w:pStyle w:val="NormalWeb"/>
        <w:spacing w:line="276" w:lineRule="auto"/>
        <w:ind w:firstLine="0"/>
        <w:rPr>
          <w:rFonts w:ascii="Calibri" w:hAnsi="Calibri" w:cs="Calibri"/>
          <w:b/>
          <w:color w:val="1F3864" w:themeColor="accent1" w:themeShade="80"/>
          <w:sz w:val="20"/>
          <w:szCs w:val="20"/>
        </w:rPr>
      </w:pPr>
      <w:r>
        <w:rPr>
          <w:rFonts w:ascii="Calibri" w:hAnsi="Calibri" w:cs="Calibri"/>
          <w:b/>
          <w:color w:val="1F3864" w:themeColor="accent1" w:themeShade="80"/>
          <w:sz w:val="20"/>
          <w:szCs w:val="20"/>
        </w:rPr>
        <w:t>J</w:t>
      </w:r>
      <w:r w:rsidR="00AA31A4">
        <w:rPr>
          <w:rFonts w:ascii="Calibri" w:hAnsi="Calibri" w:cs="Calibri"/>
          <w:b/>
          <w:color w:val="1F3864" w:themeColor="accent1" w:themeShade="80"/>
          <w:sz w:val="20"/>
          <w:szCs w:val="20"/>
        </w:rPr>
        <w:t xml:space="preserve">á </w:t>
      </w:r>
      <w:r w:rsidR="00AA31A4" w:rsidRPr="00AA31A4">
        <w:rPr>
          <w:rFonts w:ascii="Calibri" w:hAnsi="Calibri" w:cs="Calibri"/>
          <w:b/>
          <w:color w:val="1F3864" w:themeColor="accent1" w:themeShade="80"/>
          <w:sz w:val="20"/>
          <w:szCs w:val="20"/>
        </w:rPr>
        <w:t>n</w:t>
      </w:r>
      <w:r w:rsidR="00AA31A4">
        <w:rPr>
          <w:rFonts w:ascii="Calibri" w:hAnsi="Calibri" w:cs="Calibri"/>
          <w:b/>
          <w:color w:val="1F3864" w:themeColor="accent1" w:themeShade="80"/>
          <w:sz w:val="20"/>
          <w:szCs w:val="20"/>
        </w:rPr>
        <w:t xml:space="preserve">o 2º parágrafo da página 3 é feita referência à </w:t>
      </w:r>
      <w:r w:rsidR="00AA31A4" w:rsidRPr="008F1A45">
        <w:rPr>
          <w:rFonts w:ascii="Calibri" w:hAnsi="Calibri" w:cs="Calibri"/>
          <w:b/>
          <w:color w:val="1F3864" w:themeColor="accent1" w:themeShade="80"/>
          <w:sz w:val="20"/>
          <w:szCs w:val="20"/>
          <w:u w:val="single"/>
        </w:rPr>
        <w:t>personalidade perfeccionista propriamente dita</w:t>
      </w:r>
      <w:r w:rsidR="00AA31A4">
        <w:rPr>
          <w:rFonts w:ascii="Calibri" w:hAnsi="Calibri" w:cs="Calibri"/>
          <w:b/>
          <w:color w:val="1F3864" w:themeColor="accent1" w:themeShade="80"/>
          <w:sz w:val="20"/>
          <w:szCs w:val="20"/>
        </w:rPr>
        <w:t xml:space="preserve"> que se viu, nos trabalhos referenciados, tipicamente associada ao estudante de medicina</w:t>
      </w:r>
      <w:r w:rsidR="002F6A43">
        <w:rPr>
          <w:rFonts w:ascii="Calibri" w:hAnsi="Calibri" w:cs="Calibri"/>
          <w:b/>
          <w:color w:val="1F3864" w:themeColor="accent1" w:themeShade="80"/>
          <w:sz w:val="20"/>
          <w:szCs w:val="20"/>
        </w:rPr>
        <w:t xml:space="preserve"> e que o</w:t>
      </w:r>
      <w:r w:rsidR="00AA31A4">
        <w:rPr>
          <w:rFonts w:ascii="Calibri" w:hAnsi="Calibri" w:cs="Calibri"/>
          <w:b/>
          <w:color w:val="1F3864" w:themeColor="accent1" w:themeShade="80"/>
          <w:sz w:val="20"/>
          <w:szCs w:val="20"/>
        </w:rPr>
        <w:t xml:space="preserve"> presente estudo </w:t>
      </w:r>
      <w:r w:rsidR="009A5FCF">
        <w:rPr>
          <w:rFonts w:ascii="Calibri" w:hAnsi="Calibri" w:cs="Calibri"/>
          <w:b/>
          <w:color w:val="1F3864" w:themeColor="accent1" w:themeShade="80"/>
          <w:sz w:val="20"/>
          <w:szCs w:val="20"/>
        </w:rPr>
        <w:t xml:space="preserve">nunca se propôs a </w:t>
      </w:r>
      <w:r w:rsidR="002F6A43">
        <w:rPr>
          <w:rFonts w:ascii="Calibri" w:hAnsi="Calibri" w:cs="Calibri"/>
          <w:b/>
          <w:color w:val="1F3864" w:themeColor="accent1" w:themeShade="80"/>
          <w:sz w:val="20"/>
          <w:szCs w:val="20"/>
        </w:rPr>
        <w:t>avaliar</w:t>
      </w:r>
      <w:r>
        <w:rPr>
          <w:rFonts w:ascii="Calibri" w:hAnsi="Calibri" w:cs="Calibri"/>
          <w:b/>
          <w:color w:val="1F3864" w:themeColor="accent1" w:themeShade="80"/>
          <w:sz w:val="20"/>
          <w:szCs w:val="20"/>
        </w:rPr>
        <w:t xml:space="preserve"> – para isso teria que fazer recurso a escalas específicas</w:t>
      </w:r>
      <w:r w:rsidR="00515D0C">
        <w:rPr>
          <w:rFonts w:ascii="Calibri" w:hAnsi="Calibri" w:cs="Calibri"/>
          <w:b/>
          <w:color w:val="1F3864" w:themeColor="accent1" w:themeShade="80"/>
          <w:sz w:val="20"/>
          <w:szCs w:val="20"/>
        </w:rPr>
        <w:t xml:space="preserve"> de avaliação</w:t>
      </w:r>
      <w:r>
        <w:rPr>
          <w:rFonts w:ascii="Calibri" w:hAnsi="Calibri" w:cs="Calibri"/>
          <w:b/>
          <w:color w:val="1F3864" w:themeColor="accent1" w:themeShade="80"/>
          <w:sz w:val="20"/>
          <w:szCs w:val="20"/>
        </w:rPr>
        <w:t xml:space="preserve">, como a </w:t>
      </w:r>
      <w:r w:rsidRPr="008F1A45">
        <w:rPr>
          <w:rFonts w:ascii="Calibri" w:hAnsi="Calibri" w:cs="Calibri"/>
          <w:color w:val="1F3864" w:themeColor="accent1" w:themeShade="80"/>
          <w:sz w:val="20"/>
          <w:szCs w:val="20"/>
        </w:rPr>
        <w:t>Multidimensional perfectionism scale (MPS-H)</w:t>
      </w:r>
      <w:r>
        <w:rPr>
          <w:rFonts w:ascii="Calibri" w:hAnsi="Calibri" w:cs="Calibri"/>
          <w:b/>
          <w:color w:val="1F3864" w:themeColor="accent1" w:themeShade="80"/>
          <w:sz w:val="20"/>
          <w:szCs w:val="20"/>
        </w:rPr>
        <w:t>, por exemplo</w:t>
      </w:r>
      <w:r w:rsidR="00DD6F36">
        <w:rPr>
          <w:rFonts w:ascii="Calibri" w:hAnsi="Calibri" w:cs="Calibri"/>
          <w:b/>
          <w:color w:val="1F3864" w:themeColor="accent1" w:themeShade="80"/>
          <w:sz w:val="20"/>
          <w:szCs w:val="20"/>
        </w:rPr>
        <w:t>, o que não aconteceu.</w:t>
      </w:r>
    </w:p>
    <w:p w14:paraId="69770CDD" w14:textId="1B3B0E8E" w:rsidR="00DD4DC2" w:rsidRDefault="00DD6F36" w:rsidP="00B32200">
      <w:pPr>
        <w:pStyle w:val="NormalWeb"/>
        <w:spacing w:line="276" w:lineRule="auto"/>
        <w:ind w:firstLine="0"/>
        <w:rPr>
          <w:rFonts w:ascii="Calibri" w:hAnsi="Calibri" w:cs="Calibri"/>
          <w:b/>
          <w:color w:val="1F3864" w:themeColor="accent1" w:themeShade="80"/>
          <w:sz w:val="20"/>
          <w:szCs w:val="20"/>
        </w:rPr>
      </w:pPr>
      <w:r>
        <w:rPr>
          <w:rFonts w:ascii="Calibri" w:hAnsi="Calibri" w:cs="Calibri"/>
          <w:b/>
          <w:color w:val="1F3864" w:themeColor="accent1" w:themeShade="80"/>
          <w:sz w:val="20"/>
          <w:szCs w:val="20"/>
        </w:rPr>
        <w:t xml:space="preserve">Por esta razão, </w:t>
      </w:r>
      <w:r w:rsidR="00B32200">
        <w:rPr>
          <w:rFonts w:ascii="Calibri" w:hAnsi="Calibri" w:cs="Calibri"/>
          <w:b/>
          <w:color w:val="1F3864" w:themeColor="accent1" w:themeShade="80"/>
          <w:sz w:val="20"/>
          <w:szCs w:val="20"/>
        </w:rPr>
        <w:t xml:space="preserve">e pelo que será também explicado nos pontos subsequentes, </w:t>
      </w:r>
      <w:r>
        <w:rPr>
          <w:rFonts w:ascii="Calibri" w:hAnsi="Calibri" w:cs="Calibri"/>
          <w:b/>
          <w:color w:val="1F3864" w:themeColor="accent1" w:themeShade="80"/>
          <w:sz w:val="20"/>
          <w:szCs w:val="20"/>
        </w:rPr>
        <w:t>os autores não consideram serem afirmações intrinsecamente contraditórias.</w:t>
      </w:r>
    </w:p>
    <w:p w14:paraId="5FC2B4A4" w14:textId="77777777" w:rsidR="00DD4DC2" w:rsidRPr="00DD4DC2" w:rsidRDefault="00DD4DC2" w:rsidP="00DD6F36">
      <w:pPr>
        <w:pStyle w:val="NormalWeb"/>
        <w:ind w:firstLine="0"/>
        <w:rPr>
          <w:rFonts w:ascii="Calibri" w:hAnsi="Calibri" w:cs="Calibri"/>
          <w:b/>
          <w:color w:val="1F3864" w:themeColor="accent1" w:themeShade="80"/>
          <w:sz w:val="20"/>
          <w:szCs w:val="20"/>
        </w:rPr>
      </w:pPr>
    </w:p>
    <w:p w14:paraId="36BE5513" w14:textId="13BEA1F7" w:rsidR="00DD6F36" w:rsidRPr="00DD6F36" w:rsidRDefault="003E7A49" w:rsidP="00DD4DC2">
      <w:pPr>
        <w:pStyle w:val="NormalWeb"/>
        <w:numPr>
          <w:ilvl w:val="0"/>
          <w:numId w:val="2"/>
        </w:numPr>
        <w:rPr>
          <w:rFonts w:ascii="Calibri" w:hAnsi="Calibri" w:cs="Calibri"/>
          <w:szCs w:val="16"/>
        </w:rPr>
      </w:pPr>
      <w:r>
        <w:rPr>
          <w:rFonts w:ascii="Calibri" w:hAnsi="Calibri" w:cs="Calibri"/>
          <w:szCs w:val="16"/>
        </w:rPr>
        <w:t>“</w:t>
      </w:r>
      <w:r w:rsidR="00DD6F36" w:rsidRPr="00DD6F36">
        <w:rPr>
          <w:rFonts w:ascii="Calibri" w:hAnsi="Calibri" w:cs="Calibri"/>
          <w:szCs w:val="16"/>
        </w:rPr>
        <w:t>Continuo a não saber o que os autores querem dizer com “A participação em atividades extracurriculares reduz a importância atribuída a alguns motivos para o perfeccionismo…”. Que autores dizem isto? Alguns motivos – quais?”. Como age a prática de AE na indução de menor perfecionismo? Menor perfecionismo, ou indução de um maior equilíbrio na gestão do tempo? E, este, pela prévia predisposição do sujeito quando se decide fazer AE, ou, porque, a própria prática de AE induz a isso?</w:t>
      </w:r>
      <w:r>
        <w:rPr>
          <w:rFonts w:ascii="Calibri" w:hAnsi="Calibri" w:cs="Calibri"/>
          <w:szCs w:val="16"/>
        </w:rPr>
        <w:t>”</w:t>
      </w:r>
    </w:p>
    <w:p w14:paraId="4F24BF66" w14:textId="43AA2BE3" w:rsidR="00DD6F36" w:rsidRDefault="00DD6F36" w:rsidP="00B32200">
      <w:pPr>
        <w:pStyle w:val="NormalWeb"/>
        <w:spacing w:line="276" w:lineRule="auto"/>
        <w:ind w:firstLine="0"/>
        <w:contextualSpacing/>
        <w:rPr>
          <w:rFonts w:ascii="Calibri" w:hAnsi="Calibri" w:cs="Calibri"/>
          <w:b/>
          <w:noProof/>
          <w:color w:val="1F3864" w:themeColor="accent1" w:themeShade="80"/>
          <w:sz w:val="20"/>
        </w:rPr>
      </w:pPr>
      <w:r>
        <w:rPr>
          <w:rFonts w:asciiTheme="minorHAnsi" w:hAnsiTheme="minorHAnsi" w:cstheme="minorHAnsi"/>
          <w:b/>
          <w:color w:val="1F3864" w:themeColor="accent1" w:themeShade="80"/>
          <w:sz w:val="20"/>
          <w:szCs w:val="20"/>
        </w:rPr>
        <w:t>Resposta</w:t>
      </w:r>
      <w:r>
        <w:rPr>
          <w:rFonts w:asciiTheme="minorHAnsi" w:hAnsiTheme="minorHAnsi" w:cstheme="minorHAnsi"/>
          <w:b/>
          <w:color w:val="1F3864" w:themeColor="accent1" w:themeShade="80"/>
          <w:sz w:val="20"/>
          <w:szCs w:val="20"/>
        </w:rPr>
        <w:t>:</w:t>
      </w:r>
      <w:r>
        <w:rPr>
          <w:rFonts w:ascii="Calibri" w:hAnsi="Calibri" w:cs="Calibri"/>
          <w:b/>
          <w:color w:val="1F3864" w:themeColor="accent1" w:themeShade="80"/>
          <w:sz w:val="20"/>
          <w:szCs w:val="20"/>
        </w:rPr>
        <w:t xml:space="preserve"> </w:t>
      </w:r>
      <w:r w:rsidR="002F6A43">
        <w:rPr>
          <w:rFonts w:ascii="Calibri" w:hAnsi="Calibri" w:cs="Calibri"/>
          <w:b/>
          <w:color w:val="1F3864" w:themeColor="accent1" w:themeShade="80"/>
          <w:sz w:val="20"/>
          <w:szCs w:val="20"/>
        </w:rPr>
        <w:t>O ponto de partida deste trabalho surgiu do estudo “</w:t>
      </w:r>
      <w:r w:rsidR="002F6A43" w:rsidRPr="000A12DD">
        <w:rPr>
          <w:rFonts w:ascii="Calibri" w:hAnsi="Calibri" w:cs="Calibri"/>
          <w:noProof/>
          <w:sz w:val="20"/>
        </w:rPr>
        <w:t xml:space="preserve">Batista, S., Santiago, L. M. &amp; Rosendo, I. Motivos para o Perfeccionismo e Intolerância à Frustração nos Estudantes de Medicina da Universidade de Coimbra. </w:t>
      </w:r>
      <w:r w:rsidR="002F6A43" w:rsidRPr="000A12DD">
        <w:rPr>
          <w:rFonts w:ascii="Calibri" w:hAnsi="Calibri" w:cs="Calibri"/>
          <w:i/>
          <w:iCs/>
          <w:noProof/>
          <w:sz w:val="20"/>
        </w:rPr>
        <w:t>Acta Med. Port.</w:t>
      </w:r>
      <w:r w:rsidR="002F6A43" w:rsidRPr="000A12DD">
        <w:rPr>
          <w:rFonts w:ascii="Calibri" w:hAnsi="Calibri" w:cs="Calibri"/>
          <w:noProof/>
          <w:sz w:val="20"/>
        </w:rPr>
        <w:t xml:space="preserve"> </w:t>
      </w:r>
      <w:r w:rsidR="002F6A43" w:rsidRPr="000A12DD">
        <w:rPr>
          <w:rFonts w:ascii="Calibri" w:hAnsi="Calibri" w:cs="Calibri"/>
          <w:b/>
          <w:bCs/>
          <w:noProof/>
          <w:sz w:val="20"/>
        </w:rPr>
        <w:t>31</w:t>
      </w:r>
      <w:r w:rsidR="002F6A43" w:rsidRPr="000A12DD">
        <w:rPr>
          <w:rFonts w:ascii="Calibri" w:hAnsi="Calibri" w:cs="Calibri"/>
          <w:noProof/>
          <w:sz w:val="20"/>
        </w:rPr>
        <w:t>, 527 (2018</w:t>
      </w:r>
      <w:r w:rsidR="002F6A43" w:rsidRPr="002F6A43">
        <w:rPr>
          <w:rFonts w:ascii="Calibri" w:hAnsi="Calibri" w:cs="Calibri"/>
          <w:b/>
          <w:noProof/>
          <w:color w:val="1F3864" w:themeColor="accent1" w:themeShade="80"/>
          <w:sz w:val="20"/>
        </w:rPr>
        <w:t>).</w:t>
      </w:r>
      <w:r w:rsidR="002F6A43" w:rsidRPr="002F6A43">
        <w:rPr>
          <w:rFonts w:ascii="Calibri" w:hAnsi="Calibri" w:cs="Calibri"/>
          <w:b/>
          <w:noProof/>
          <w:color w:val="1F3864" w:themeColor="accent1" w:themeShade="80"/>
          <w:sz w:val="20"/>
        </w:rPr>
        <w:t>” em que se verifico</w:t>
      </w:r>
      <w:r w:rsidR="002F6A43">
        <w:rPr>
          <w:rFonts w:ascii="Calibri" w:hAnsi="Calibri" w:cs="Calibri"/>
          <w:b/>
          <w:noProof/>
          <w:color w:val="1F3864" w:themeColor="accent1" w:themeShade="80"/>
          <w:sz w:val="20"/>
        </w:rPr>
        <w:t>u que “</w:t>
      </w:r>
      <w:r w:rsidR="002F6A43" w:rsidRPr="002F6A43">
        <w:rPr>
          <w:rFonts w:ascii="Calibri" w:hAnsi="Calibri" w:cs="Calibri"/>
          <w:b/>
          <w:noProof/>
          <w:color w:val="1F3864" w:themeColor="accent1" w:themeShade="80"/>
          <w:sz w:val="20"/>
        </w:rPr>
        <w:t>﻿</w:t>
      </w:r>
      <w:r w:rsidR="002F6A43" w:rsidRPr="002F6A43">
        <w:rPr>
          <w:rFonts w:ascii="Calibri" w:hAnsi="Calibri" w:cs="Calibri"/>
          <w:noProof/>
          <w:sz w:val="20"/>
        </w:rPr>
        <w:t>Os alunos inseridos numa atividade extracurricular parecem dar menor importância à ’pressão ambiental‘, de onde se conclui que, provavelmente, as atividades extracurriculares desempenham um papel protetor, pelo desenvolvimento de capacidades que ajudam a lidar melhor com pressões ou dificuldades.</w:t>
      </w:r>
      <w:r w:rsidR="002F6A43">
        <w:rPr>
          <w:rFonts w:ascii="Calibri" w:hAnsi="Calibri" w:cs="Calibri"/>
          <w:noProof/>
          <w:sz w:val="20"/>
        </w:rPr>
        <w:t>”</w:t>
      </w:r>
      <w:r w:rsidR="002F6A43">
        <w:rPr>
          <w:rFonts w:ascii="Calibri" w:hAnsi="Calibri" w:cs="Calibri"/>
          <w:b/>
          <w:noProof/>
          <w:color w:val="1F3864" w:themeColor="accent1" w:themeShade="80"/>
          <w:sz w:val="20"/>
        </w:rPr>
        <w:t>. De facto, foi até utilizado como parte integrante do questionário aplicado</w:t>
      </w:r>
      <w:r>
        <w:rPr>
          <w:rFonts w:ascii="Calibri" w:hAnsi="Calibri" w:cs="Calibri"/>
          <w:b/>
          <w:noProof/>
          <w:color w:val="1F3864" w:themeColor="accent1" w:themeShade="80"/>
          <w:sz w:val="20"/>
        </w:rPr>
        <w:t xml:space="preserve"> por este trabalho</w:t>
      </w:r>
      <w:r w:rsidR="002F6A43">
        <w:rPr>
          <w:rFonts w:ascii="Calibri" w:hAnsi="Calibri" w:cs="Calibri"/>
          <w:b/>
          <w:noProof/>
          <w:color w:val="1F3864" w:themeColor="accent1" w:themeShade="80"/>
          <w:sz w:val="20"/>
        </w:rPr>
        <w:t xml:space="preserve"> </w:t>
      </w:r>
      <w:r w:rsidR="009F5E8F">
        <w:rPr>
          <w:rFonts w:ascii="Calibri" w:hAnsi="Calibri" w:cs="Calibri"/>
          <w:b/>
          <w:noProof/>
          <w:color w:val="1F3864" w:themeColor="accent1" w:themeShade="80"/>
          <w:sz w:val="20"/>
        </w:rPr>
        <w:t>(que remeto em anexo)</w:t>
      </w:r>
      <w:r w:rsidR="002F6A43">
        <w:rPr>
          <w:rFonts w:ascii="Calibri" w:hAnsi="Calibri" w:cs="Calibri"/>
          <w:b/>
          <w:noProof/>
          <w:color w:val="1F3864" w:themeColor="accent1" w:themeShade="80"/>
          <w:sz w:val="20"/>
        </w:rPr>
        <w:t xml:space="preserve"> aquele utilizado no referido artigo, com autorização dos seus autores, como de resto se refere nos Materiais e Métodos (2º parágrafo da página 4): </w:t>
      </w:r>
      <w:r w:rsidR="002F6A43" w:rsidRPr="002F6A43">
        <w:rPr>
          <w:rFonts w:ascii="Calibri" w:hAnsi="Calibri" w:cs="Calibri"/>
          <w:sz w:val="20"/>
          <w:szCs w:val="20"/>
        </w:rPr>
        <w:t xml:space="preserve">“Este questionário incluiu </w:t>
      </w:r>
      <w:r w:rsidR="002F6A43">
        <w:rPr>
          <w:rFonts w:ascii="Calibri" w:hAnsi="Calibri" w:cs="Calibri"/>
          <w:sz w:val="20"/>
          <w:szCs w:val="20"/>
        </w:rPr>
        <w:t>(...)</w:t>
      </w:r>
      <w:r w:rsidR="002F6A43" w:rsidRPr="002F6A43">
        <w:rPr>
          <w:rFonts w:ascii="Calibri" w:hAnsi="Calibri" w:cs="Calibri"/>
          <w:sz w:val="20"/>
          <w:szCs w:val="20"/>
        </w:rPr>
        <w:t xml:space="preserve"> um inquérito acerca dos motivos para o perfeccionismo e intolerância à frustração, aplicado no âmbito de um trabalho anterior</w:t>
      </w:r>
      <w:r w:rsidR="002F6A43" w:rsidRPr="002F6A43">
        <w:rPr>
          <w:rFonts w:ascii="Calibri" w:hAnsi="Calibri" w:cs="Calibri"/>
          <w:sz w:val="20"/>
          <w:szCs w:val="20"/>
        </w:rPr>
        <w:fldChar w:fldCharType="begin" w:fldLock="1"/>
      </w:r>
      <w:r w:rsidR="002F6A43" w:rsidRPr="002F6A43">
        <w:rPr>
          <w:rFonts w:ascii="Calibri" w:hAnsi="Calibri" w:cs="Calibri"/>
          <w:sz w:val="20"/>
          <w:szCs w:val="20"/>
        </w:rPr>
        <w:instrText>ADDIN CSL_CITATION {"citationItems":[{"id":"ITEM-1","itemData":{"DOI":"10.20344/amp.9976","ISSN":"1646-0758","abstract":"&lt;p&gt;Introduction: Perfectionism and intolerance to frustration are the main factors of vulnerability to psychological stress observed in students of the Integrated Master Degree in Medicine of the Faculty of Medicine, University of Coimbra, a study claims. We aimed to ascertain their reasons, seeking for their prevention.Material and Methods: An observational triangulation study was performed, collecting the main reasons according to the opinion of a students focus-group, organized in a questionnaire completed with epidemiologic data, applied online to all students of the Integrated Master Degree in Medicine of the Faculty of Medicine, University of Coimbra. Statistical analysis was performed.Results: A representative sample, of n = 368, 77.7% female, was studied. The most important responded reasons were ‘intrinsic factors’ and ‘medical profession demands’, with, respectively, 91.1% and 91.8% of ’important’/’very important’ answers; ‘environmental pressure’ is the less important, with 68.2% attributing those classifications. Students satisfied with curricular life attribute less importance to ’environmental pressure’ (p = 0.004), ‘insecurity about professional training’ (p = 0.017), ‘curricular evaluation methods’ (p = 0.002) and ‘Integrated Master Degree in Medicine of the Faculty of Medicine, University of Coimbra curricular demands’ (p = 0.002); female students assign more importance to ‘Integrated Master Degree in Medicine curricular demands’ (p = 0.001); students involved in an extracurricular activity consider less important the ‘environmental pressure’ (p = 0.007).Discussion: In this Integrated Master Degree in Medicine of the Faculty of Medicine, University of Coimbra students sample, vulnerability to psychological stress associated to perfectionism and intolerance to frustration is due essentially to self-demanding personality. Insecurity about professional demands, associated to suffering in anticipation and the absence of professional perspectives, represent another important cause.Conclusion: Psychological support, involvement in specific extracurricular activities and curricular reorganisation appear to be means of reducing the vulnerability to stress in medical students.&lt;/p&gt;","author":[{"dropping-particle":"","family":"Batista","given":"Sara","non-dropping-particle":"","parse-names":false,"suffix":""},{"dropping-particle":"","family":"Santiago","given":"Luiz Miguel","non-dropping-particle":"","parse-names":false,"suffix":""},{"dropping-particle":"","family":"Rosendo","given":"Inês","non-dropping-particle":"","parse-names":false,"suffix":""}],"container-title":"Acta Médica Portuguesa","id":"ITEM-1","issue":"10","issued":{"date-parts":[["2018"]]},"page":"527","title":"Motivos para o Perfeccionismo e Intolerância à Frustração nos Estudantes de Medicina da Universidade de Coimbra","type":"article-journal","volume":"31"},"uris":["http://www.mendeley.com/documents/?uuid=ecf66a3b-c540-4562-bbd2-5b667c820c6e"]}],"mendeley":{"formattedCitation":"&lt;sup&gt;3&lt;/sup&gt;","plainTextFormattedCitation":"3","previouslyFormattedCitation":"&lt;sup&gt;3&lt;/sup&gt;"},"properties":{"noteIndex":0},"schema":"https://github.com/citation-style-language/schema/raw/master/csl-citation.json"}</w:instrText>
      </w:r>
      <w:r w:rsidR="002F6A43" w:rsidRPr="002F6A43">
        <w:rPr>
          <w:rFonts w:ascii="Calibri" w:hAnsi="Calibri" w:cs="Calibri"/>
          <w:sz w:val="20"/>
          <w:szCs w:val="20"/>
        </w:rPr>
        <w:fldChar w:fldCharType="separate"/>
      </w:r>
      <w:r w:rsidR="002F6A43" w:rsidRPr="002F6A43">
        <w:rPr>
          <w:rFonts w:ascii="Calibri" w:hAnsi="Calibri" w:cs="Calibri"/>
          <w:sz w:val="20"/>
          <w:szCs w:val="20"/>
        </w:rPr>
        <w:t>3</w:t>
      </w:r>
      <w:r w:rsidR="002F6A43" w:rsidRPr="002F6A43">
        <w:rPr>
          <w:rFonts w:ascii="Calibri" w:hAnsi="Calibri" w:cs="Calibri"/>
          <w:sz w:val="20"/>
          <w:szCs w:val="20"/>
        </w:rPr>
        <w:fldChar w:fldCharType="end"/>
      </w:r>
      <w:r w:rsidR="002F6A43" w:rsidRPr="002F6A43">
        <w:rPr>
          <w:rFonts w:ascii="Calibri" w:hAnsi="Calibri" w:cs="Calibri"/>
          <w:sz w:val="20"/>
          <w:szCs w:val="20"/>
        </w:rPr>
        <w:t xml:space="preserve"> que convidava o aluno a atribuir, através de uma escala do tipo Likert, um grau de importância a diversos fatores - de um mínimo de (1), “Nada importante”, a um máximo de (4), “Muito importante” -, avaliando o modo como eles influenciam o seu perfeccionismo e intolerância à frustração.</w:t>
      </w:r>
      <w:r w:rsidR="002F6A43">
        <w:rPr>
          <w:rFonts w:ascii="Calibri" w:hAnsi="Calibri" w:cs="Calibri"/>
          <w:sz w:val="20"/>
          <w:szCs w:val="20"/>
        </w:rPr>
        <w:t>”</w:t>
      </w:r>
      <w:r w:rsidR="008F1A45">
        <w:rPr>
          <w:rFonts w:ascii="Calibri" w:hAnsi="Calibri" w:cs="Calibri"/>
          <w:sz w:val="20"/>
          <w:szCs w:val="20"/>
        </w:rPr>
        <w:t>.</w:t>
      </w:r>
      <w:r w:rsidRPr="00DD6F36">
        <w:rPr>
          <w:rFonts w:ascii="Calibri" w:hAnsi="Calibri" w:cs="Calibri"/>
          <w:b/>
          <w:noProof/>
          <w:color w:val="1F3864" w:themeColor="accent1" w:themeShade="80"/>
          <w:sz w:val="20"/>
        </w:rPr>
        <w:t xml:space="preserve"> </w:t>
      </w:r>
    </w:p>
    <w:p w14:paraId="57185EE5" w14:textId="74ECDE52" w:rsidR="00DD6F36" w:rsidRPr="00DD6F36" w:rsidRDefault="00DD6F36" w:rsidP="00B32200">
      <w:pPr>
        <w:pStyle w:val="NormalWeb"/>
        <w:spacing w:line="276" w:lineRule="auto"/>
        <w:ind w:firstLine="0"/>
        <w:contextualSpacing/>
        <w:rPr>
          <w:rFonts w:ascii="Calibri" w:hAnsi="Calibri" w:cs="Calibri"/>
          <w:sz w:val="20"/>
          <w:szCs w:val="20"/>
        </w:rPr>
      </w:pPr>
      <w:r>
        <w:rPr>
          <w:rFonts w:ascii="Calibri" w:hAnsi="Calibri" w:cs="Calibri"/>
          <w:b/>
          <w:noProof/>
          <w:color w:val="1F3864" w:themeColor="accent1" w:themeShade="80"/>
          <w:sz w:val="20"/>
        </w:rPr>
        <w:t xml:space="preserve">Assim, </w:t>
      </w:r>
      <w:r w:rsidR="009F5E8F">
        <w:rPr>
          <w:rFonts w:ascii="Calibri" w:hAnsi="Calibri" w:cs="Calibri"/>
          <w:b/>
          <w:noProof/>
          <w:color w:val="1F3864" w:themeColor="accent1" w:themeShade="80"/>
          <w:sz w:val="20"/>
        </w:rPr>
        <w:t xml:space="preserve">avaliou-se a importância que os alunos atribuem a determinados motivos elencados como influenciadores do seu perfeccionismo e intolerância à frustração, e de que forma esta poderia (ou não) variar com determinados aspetos relacionados com a prática de atividades extracurriculares. Foi por isso possível, não só a confrontação com os resultados de </w:t>
      </w:r>
      <w:r w:rsidR="009F5E8F" w:rsidRPr="000A12DD">
        <w:rPr>
          <w:rFonts w:ascii="Calibri" w:hAnsi="Calibri" w:cs="Calibri"/>
          <w:noProof/>
          <w:sz w:val="20"/>
        </w:rPr>
        <w:t>Batista, S., Santiago, L. M. &amp; Rosendo, I.</w:t>
      </w:r>
      <w:r w:rsidR="009F5E8F">
        <w:rPr>
          <w:rFonts w:ascii="Calibri" w:hAnsi="Calibri" w:cs="Calibri"/>
          <w:noProof/>
          <w:sz w:val="20"/>
        </w:rPr>
        <w:t xml:space="preserve">, </w:t>
      </w:r>
      <w:r w:rsidR="009F5E8F">
        <w:rPr>
          <w:rFonts w:ascii="Calibri" w:hAnsi="Calibri" w:cs="Calibri"/>
          <w:b/>
          <w:noProof/>
          <w:color w:val="1F3864" w:themeColor="accent1" w:themeShade="80"/>
          <w:sz w:val="20"/>
        </w:rPr>
        <w:t xml:space="preserve">que verificaram que os alunos que se inseriam numa AE davam menor importânica à “Pressão Ambiental” como motivo influenciador do seu perfeccionismo comparados aos que nela não se inseriam, mas também acrescentar novas variáveis, dependentes da própria prática de AE, como tipo, frequência, e tempo de prática. </w:t>
      </w:r>
    </w:p>
    <w:p w14:paraId="329FFC98" w14:textId="4B5FD54C" w:rsidR="00AA31A4" w:rsidRDefault="00AA31A4" w:rsidP="00DD4DC2">
      <w:pPr>
        <w:pStyle w:val="NormalWeb"/>
        <w:ind w:firstLine="0"/>
        <w:rPr>
          <w:rFonts w:ascii="Helvetica" w:hAnsi="Helvetica" w:cs="Helvetica"/>
          <w:sz w:val="24"/>
        </w:rPr>
      </w:pPr>
    </w:p>
    <w:p w14:paraId="3686A199" w14:textId="77777777" w:rsidR="009F5E8F" w:rsidRPr="00EA259B" w:rsidRDefault="009F5E8F" w:rsidP="00DD4DC2">
      <w:pPr>
        <w:pStyle w:val="NormalWeb"/>
        <w:ind w:firstLine="0"/>
        <w:rPr>
          <w:rFonts w:ascii="Helvetica" w:hAnsi="Helvetica" w:cs="Helvetica"/>
          <w:sz w:val="24"/>
        </w:rPr>
      </w:pPr>
    </w:p>
    <w:p w14:paraId="232D7CA2" w14:textId="2F629AAA" w:rsidR="0074689E" w:rsidRDefault="003E7A49" w:rsidP="009F5E8F">
      <w:pPr>
        <w:pStyle w:val="NormalWeb"/>
        <w:numPr>
          <w:ilvl w:val="0"/>
          <w:numId w:val="2"/>
        </w:numPr>
        <w:rPr>
          <w:rFonts w:ascii="Calibri" w:hAnsi="Calibri" w:cs="Calibri"/>
          <w:szCs w:val="16"/>
        </w:rPr>
      </w:pPr>
      <w:r>
        <w:rPr>
          <w:rFonts w:ascii="Calibri" w:hAnsi="Calibri" w:cs="Calibri"/>
          <w:szCs w:val="16"/>
        </w:rPr>
        <w:lastRenderedPageBreak/>
        <w:t>“</w:t>
      </w:r>
      <w:r w:rsidR="0074689E" w:rsidRPr="00DD4DC2">
        <w:rPr>
          <w:rFonts w:ascii="Calibri" w:hAnsi="Calibri" w:cs="Calibri"/>
          <w:szCs w:val="16"/>
        </w:rPr>
        <w:t>Esta questão é tanto mais importante ser esclarecida quanto os autores (página 7) informam que “Os motivos para o perfeccionismo e intolerância à frustração não revelaram variar significativamente com a prática de AE e o seu tempo de realização”. Sendo assim, em que ficamos?</w:t>
      </w:r>
      <w:r>
        <w:rPr>
          <w:rFonts w:ascii="Calibri" w:hAnsi="Calibri" w:cs="Calibri"/>
          <w:szCs w:val="16"/>
        </w:rPr>
        <w:t>”</w:t>
      </w:r>
    </w:p>
    <w:p w14:paraId="4F1893D2" w14:textId="77777777" w:rsidR="003E7A49" w:rsidRDefault="009F5E8F" w:rsidP="00B32200">
      <w:pPr>
        <w:pStyle w:val="NormalWeb"/>
        <w:spacing w:line="276" w:lineRule="auto"/>
        <w:ind w:firstLine="0"/>
        <w:rPr>
          <w:rFonts w:ascii="Calibri" w:hAnsi="Calibri" w:cs="Calibri"/>
          <w:b/>
          <w:noProof/>
          <w:color w:val="1F3864" w:themeColor="accent1" w:themeShade="80"/>
          <w:sz w:val="20"/>
        </w:rPr>
      </w:pPr>
      <w:r>
        <w:rPr>
          <w:rFonts w:asciiTheme="minorHAnsi" w:hAnsiTheme="minorHAnsi" w:cstheme="minorHAnsi"/>
          <w:b/>
          <w:color w:val="1F3864" w:themeColor="accent1" w:themeShade="80"/>
          <w:sz w:val="20"/>
          <w:szCs w:val="20"/>
        </w:rPr>
        <w:t>Resposta</w:t>
      </w:r>
      <w:r>
        <w:rPr>
          <w:rFonts w:asciiTheme="minorHAnsi" w:hAnsiTheme="minorHAnsi" w:cstheme="minorHAnsi"/>
          <w:b/>
          <w:color w:val="1F3864" w:themeColor="accent1" w:themeShade="80"/>
          <w:sz w:val="20"/>
          <w:szCs w:val="20"/>
        </w:rPr>
        <w:t xml:space="preserve">: </w:t>
      </w:r>
      <w:r w:rsidR="003E7A49">
        <w:rPr>
          <w:rFonts w:asciiTheme="minorHAnsi" w:hAnsiTheme="minorHAnsi" w:cstheme="minorHAnsi"/>
          <w:b/>
          <w:color w:val="1F3864" w:themeColor="accent1" w:themeShade="80"/>
          <w:sz w:val="20"/>
          <w:szCs w:val="20"/>
        </w:rPr>
        <w:t xml:space="preserve">Como já referido acima, </w:t>
      </w:r>
      <w:r w:rsidR="003E7A49" w:rsidRPr="000A12DD">
        <w:rPr>
          <w:rFonts w:ascii="Calibri" w:hAnsi="Calibri" w:cs="Calibri"/>
          <w:noProof/>
          <w:sz w:val="20"/>
        </w:rPr>
        <w:t>Batista, S., Santiago, L. M. &amp; Rosendo, I.</w:t>
      </w:r>
      <w:r w:rsidR="003E7A49">
        <w:rPr>
          <w:rFonts w:ascii="Calibri" w:hAnsi="Calibri" w:cs="Calibri"/>
          <w:noProof/>
          <w:sz w:val="20"/>
        </w:rPr>
        <w:t xml:space="preserve"> </w:t>
      </w:r>
      <w:r w:rsidR="003E7A49">
        <w:rPr>
          <w:rFonts w:ascii="Calibri" w:hAnsi="Calibri" w:cs="Calibri"/>
          <w:b/>
          <w:noProof/>
          <w:color w:val="1F3864" w:themeColor="accent1" w:themeShade="80"/>
          <w:sz w:val="20"/>
        </w:rPr>
        <w:t xml:space="preserve">verificaram que os alunos que se inseriam numa AE </w:t>
      </w:r>
      <w:r w:rsidR="003E7A49">
        <w:rPr>
          <w:rFonts w:ascii="Calibri" w:hAnsi="Calibri" w:cs="Calibri"/>
          <w:b/>
          <w:noProof/>
          <w:color w:val="1F3864" w:themeColor="accent1" w:themeShade="80"/>
          <w:sz w:val="20"/>
        </w:rPr>
        <w:t>(</w:t>
      </w:r>
      <w:r w:rsidR="003E7A49" w:rsidRPr="00515D0C">
        <w:rPr>
          <w:rFonts w:ascii="Calibri" w:hAnsi="Calibri" w:cs="Calibri"/>
          <w:b/>
          <w:i/>
          <w:noProof/>
          <w:color w:val="1F3864" w:themeColor="accent1" w:themeShade="80"/>
          <w:sz w:val="20"/>
        </w:rPr>
        <w:t>versus</w:t>
      </w:r>
      <w:r w:rsidR="003E7A49">
        <w:rPr>
          <w:rFonts w:ascii="Calibri" w:hAnsi="Calibri" w:cs="Calibri"/>
          <w:b/>
          <w:noProof/>
          <w:color w:val="1F3864" w:themeColor="accent1" w:themeShade="80"/>
          <w:sz w:val="20"/>
        </w:rPr>
        <w:t xml:space="preserve"> alqueles que não a praticavam) </w:t>
      </w:r>
      <w:r w:rsidR="003E7A49">
        <w:rPr>
          <w:rFonts w:ascii="Calibri" w:hAnsi="Calibri" w:cs="Calibri"/>
          <w:b/>
          <w:noProof/>
          <w:color w:val="1F3864" w:themeColor="accent1" w:themeShade="80"/>
          <w:sz w:val="20"/>
        </w:rPr>
        <w:t>davam menor importânica à “Pressão Ambiental” como motivo influenciador do seu perfeccionismo</w:t>
      </w:r>
      <w:r w:rsidR="003E7A49">
        <w:rPr>
          <w:rFonts w:ascii="Calibri" w:hAnsi="Calibri" w:cs="Calibri"/>
          <w:b/>
          <w:noProof/>
          <w:color w:val="1F3864" w:themeColor="accent1" w:themeShade="80"/>
          <w:sz w:val="20"/>
        </w:rPr>
        <w:t xml:space="preserve">. </w:t>
      </w:r>
    </w:p>
    <w:p w14:paraId="3BA46BAA" w14:textId="1BCA42BE" w:rsidR="00DD4DC2" w:rsidRDefault="00B32200" w:rsidP="00B32200">
      <w:pPr>
        <w:pStyle w:val="NormalWeb"/>
        <w:spacing w:line="276" w:lineRule="auto"/>
        <w:ind w:firstLine="0"/>
        <w:rPr>
          <w:rFonts w:ascii="Calibri" w:hAnsi="Calibri" w:cs="Calibri"/>
          <w:b/>
          <w:noProof/>
          <w:color w:val="1F3864" w:themeColor="accent1" w:themeShade="80"/>
          <w:sz w:val="20"/>
        </w:rPr>
      </w:pPr>
      <w:r>
        <w:rPr>
          <w:rFonts w:ascii="Calibri" w:hAnsi="Calibri" w:cs="Calibri"/>
          <w:b/>
          <w:noProof/>
          <w:color w:val="1F3864" w:themeColor="accent1" w:themeShade="80"/>
          <w:sz w:val="20"/>
        </w:rPr>
        <w:t>Este</w:t>
      </w:r>
      <w:r w:rsidR="003E7A49">
        <w:rPr>
          <w:rFonts w:ascii="Calibri" w:hAnsi="Calibri" w:cs="Calibri"/>
          <w:b/>
          <w:noProof/>
          <w:color w:val="1F3864" w:themeColor="accent1" w:themeShade="80"/>
          <w:sz w:val="20"/>
        </w:rPr>
        <w:t xml:space="preserve"> estudo não encontrou</w:t>
      </w:r>
      <w:r>
        <w:rPr>
          <w:rFonts w:ascii="Calibri" w:hAnsi="Calibri" w:cs="Calibri"/>
          <w:b/>
          <w:noProof/>
          <w:color w:val="1F3864" w:themeColor="accent1" w:themeShade="80"/>
          <w:sz w:val="20"/>
        </w:rPr>
        <w:t>, pelo contrário,</w:t>
      </w:r>
      <w:r w:rsidR="003E7A49">
        <w:rPr>
          <w:rFonts w:ascii="Calibri" w:hAnsi="Calibri" w:cs="Calibri"/>
          <w:b/>
          <w:noProof/>
          <w:color w:val="1F3864" w:themeColor="accent1" w:themeShade="80"/>
          <w:sz w:val="20"/>
        </w:rPr>
        <w:t xml:space="preserve"> variações significativas na atribuição de importância a qualquer motivo para o perfeccionismo quando comparados os alunos que praticavam ou não uma AE.</w:t>
      </w:r>
      <w:r>
        <w:rPr>
          <w:rFonts w:ascii="Calibri" w:hAnsi="Calibri" w:cs="Calibri"/>
          <w:b/>
          <w:noProof/>
          <w:color w:val="1F3864" w:themeColor="accent1" w:themeShade="80"/>
          <w:sz w:val="20"/>
        </w:rPr>
        <w:t xml:space="preserve"> </w:t>
      </w:r>
      <w:r w:rsidR="003E7A49">
        <w:rPr>
          <w:rFonts w:ascii="Calibri" w:hAnsi="Calibri" w:cs="Calibri"/>
          <w:b/>
          <w:noProof/>
          <w:color w:val="1F3864" w:themeColor="accent1" w:themeShade="80"/>
          <w:sz w:val="20"/>
        </w:rPr>
        <w:t xml:space="preserve">Não obstante, considerando aqueles que, de facto , praticavam estas atividades, e considerando as restantes variáveis introduzidas </w:t>
      </w:r>
      <w:r w:rsidR="003E7A49" w:rsidRPr="003E7A49">
        <w:rPr>
          <w:rFonts w:ascii="Calibri" w:hAnsi="Calibri" w:cs="Calibri"/>
          <w:b/>
          <w:i/>
          <w:noProof/>
          <w:color w:val="1F3864" w:themeColor="accent1" w:themeShade="80"/>
          <w:sz w:val="20"/>
        </w:rPr>
        <w:t>de novo</w:t>
      </w:r>
      <w:r w:rsidR="003E7A49">
        <w:rPr>
          <w:rFonts w:ascii="Calibri" w:hAnsi="Calibri" w:cs="Calibri"/>
          <w:b/>
          <w:i/>
          <w:noProof/>
          <w:color w:val="1F3864" w:themeColor="accent1" w:themeShade="80"/>
          <w:sz w:val="20"/>
        </w:rPr>
        <w:t xml:space="preserve"> </w:t>
      </w:r>
      <w:r w:rsidR="003E7A49">
        <w:rPr>
          <w:rFonts w:ascii="Calibri" w:hAnsi="Calibri" w:cs="Calibri"/>
          <w:b/>
          <w:noProof/>
          <w:color w:val="1F3864" w:themeColor="accent1" w:themeShade="80"/>
          <w:sz w:val="20"/>
        </w:rPr>
        <w:t xml:space="preserve">neste estudo (nomeadamente a frequência com que as atividades eram praticadas), já foram verificadas variações. </w:t>
      </w:r>
    </w:p>
    <w:p w14:paraId="3D597995" w14:textId="729B9518" w:rsidR="003E7A49" w:rsidRDefault="003E7A49" w:rsidP="00B32200">
      <w:pPr>
        <w:pStyle w:val="NormalWeb"/>
        <w:spacing w:line="276" w:lineRule="auto"/>
        <w:ind w:firstLine="0"/>
        <w:rPr>
          <w:rFonts w:ascii="Calibri" w:hAnsi="Calibri" w:cs="Calibri"/>
          <w:b/>
          <w:noProof/>
          <w:color w:val="1F3864" w:themeColor="accent1" w:themeShade="80"/>
          <w:sz w:val="20"/>
        </w:rPr>
      </w:pPr>
      <w:r>
        <w:rPr>
          <w:rFonts w:ascii="Calibri" w:hAnsi="Calibri" w:cs="Calibri"/>
          <w:b/>
          <w:noProof/>
          <w:color w:val="1F3864" w:themeColor="accent1" w:themeShade="80"/>
          <w:sz w:val="20"/>
        </w:rPr>
        <w:t>De forma a deixar o previamente referido mais claro foram feitas alterações na página 7 para o que a seguir se transcreve:</w:t>
      </w:r>
    </w:p>
    <w:p w14:paraId="6AC2668C" w14:textId="05E965AE" w:rsidR="003E7A49" w:rsidRPr="003E7A49" w:rsidRDefault="003E7A49" w:rsidP="00B32200">
      <w:pPr>
        <w:spacing w:line="276" w:lineRule="auto"/>
        <w:ind w:firstLine="720"/>
        <w:jc w:val="both"/>
        <w:rPr>
          <w:rFonts w:ascii="Calibri" w:hAnsi="Calibri" w:cs="Calibri"/>
          <w:sz w:val="20"/>
          <w:szCs w:val="20"/>
          <w:lang w:val="pt-PT"/>
        </w:rPr>
      </w:pPr>
      <w:r w:rsidRPr="003E7A49">
        <w:rPr>
          <w:rFonts w:ascii="Calibri" w:hAnsi="Calibri" w:cs="Calibri"/>
          <w:sz w:val="20"/>
          <w:szCs w:val="20"/>
          <w:lang w:val="pt-PT"/>
        </w:rPr>
        <w:t>“</w:t>
      </w:r>
      <w:r>
        <w:rPr>
          <w:rFonts w:ascii="Calibri" w:hAnsi="Calibri" w:cs="Calibri"/>
          <w:sz w:val="20"/>
          <w:szCs w:val="20"/>
          <w:lang w:val="pt-PT"/>
        </w:rPr>
        <w:t>A importância atribuída ao</w:t>
      </w:r>
      <w:r w:rsidRPr="003E7A49">
        <w:rPr>
          <w:rFonts w:ascii="Calibri" w:hAnsi="Calibri" w:cs="Calibri"/>
          <w:sz w:val="20"/>
          <w:szCs w:val="20"/>
          <w:lang w:val="pt-PT"/>
        </w:rPr>
        <w:t xml:space="preserve">s motivos </w:t>
      </w:r>
      <w:r>
        <w:rPr>
          <w:rFonts w:ascii="Calibri" w:hAnsi="Calibri" w:cs="Calibri"/>
          <w:sz w:val="20"/>
          <w:szCs w:val="20"/>
          <w:lang w:val="pt-PT"/>
        </w:rPr>
        <w:t>para</w:t>
      </w:r>
      <w:r w:rsidRPr="003E7A49">
        <w:rPr>
          <w:rFonts w:ascii="Calibri" w:hAnsi="Calibri" w:cs="Calibri"/>
          <w:sz w:val="20"/>
          <w:szCs w:val="20"/>
          <w:lang w:val="pt-PT"/>
        </w:rPr>
        <w:t xml:space="preserve"> o perfeccionismo e intolerância à frustração pelos alunos que não praticavam AE não mostr</w:t>
      </w:r>
      <w:r>
        <w:rPr>
          <w:rFonts w:ascii="Calibri" w:hAnsi="Calibri" w:cs="Calibri"/>
          <w:sz w:val="20"/>
          <w:szCs w:val="20"/>
          <w:lang w:val="pt-PT"/>
        </w:rPr>
        <w:t>ou</w:t>
      </w:r>
      <w:r w:rsidRPr="003E7A49">
        <w:rPr>
          <w:rFonts w:ascii="Calibri" w:hAnsi="Calibri" w:cs="Calibri"/>
          <w:sz w:val="20"/>
          <w:szCs w:val="20"/>
          <w:lang w:val="pt-PT"/>
        </w:rPr>
        <w:t xml:space="preserve"> variar significativamente face àqueles que nelas se encontravam inseridos. Entre estes últimos, não se verificou, da mesma forma, variação com o seu tempo de realização.</w:t>
      </w:r>
    </w:p>
    <w:p w14:paraId="314E4DBA" w14:textId="396F4093" w:rsidR="00DD4DC2" w:rsidRPr="00B32200" w:rsidRDefault="003E7A49" w:rsidP="00B32200">
      <w:pPr>
        <w:spacing w:line="276" w:lineRule="auto"/>
        <w:ind w:firstLine="360"/>
        <w:jc w:val="both"/>
        <w:rPr>
          <w:rFonts w:ascii="Calibri" w:hAnsi="Calibri" w:cs="Calibri"/>
          <w:sz w:val="20"/>
          <w:szCs w:val="20"/>
          <w:lang w:val="pt-PT"/>
        </w:rPr>
      </w:pPr>
      <w:r w:rsidRPr="003E7A49">
        <w:rPr>
          <w:rFonts w:ascii="Calibri" w:hAnsi="Calibri" w:cs="Calibri"/>
          <w:sz w:val="20"/>
          <w:szCs w:val="20"/>
          <w:lang w:val="pt-PT"/>
        </w:rPr>
        <w:t>Apesar disso, entre os alunos que realizavam AE à altura do estudo, e considerando a frequência da sua prática (Tabela 5), os “Fatores intrínsecos (do próprio)” (p=0,048) mostraram ser um motivo “Muito importante” para 35,3% dos alunos que as praticavam “Todos os dias”, mas, para os que o faziam “Ocasionalmente”, esse grau foi atribuído pela totalidade.”</w:t>
      </w:r>
    </w:p>
    <w:p w14:paraId="263328F8" w14:textId="3616EFA3" w:rsidR="0027611F" w:rsidRDefault="0027611F" w:rsidP="0027611F">
      <w:pPr>
        <w:pStyle w:val="NormalWeb"/>
        <w:spacing w:line="276" w:lineRule="auto"/>
        <w:ind w:firstLine="0"/>
        <w:rPr>
          <w:rFonts w:ascii="Calibri" w:hAnsi="Calibri" w:cs="Calibri"/>
          <w:b/>
          <w:noProof/>
          <w:color w:val="1F3864" w:themeColor="accent1" w:themeShade="80"/>
          <w:sz w:val="20"/>
        </w:rPr>
      </w:pPr>
      <w:r>
        <w:rPr>
          <w:rFonts w:ascii="Calibri" w:hAnsi="Calibri" w:cs="Calibri"/>
          <w:b/>
          <w:noProof/>
          <w:color w:val="1F3864" w:themeColor="accent1" w:themeShade="80"/>
          <w:sz w:val="20"/>
        </w:rPr>
        <w:t>Foram</w:t>
      </w:r>
      <w:r>
        <w:rPr>
          <w:rFonts w:ascii="Calibri" w:hAnsi="Calibri" w:cs="Calibri"/>
          <w:b/>
          <w:noProof/>
          <w:color w:val="1F3864" w:themeColor="accent1" w:themeShade="80"/>
          <w:sz w:val="20"/>
        </w:rPr>
        <w:t xml:space="preserve"> </w:t>
      </w:r>
      <w:r>
        <w:rPr>
          <w:rFonts w:ascii="Calibri" w:hAnsi="Calibri" w:cs="Calibri"/>
          <w:b/>
          <w:noProof/>
          <w:color w:val="1F3864" w:themeColor="accent1" w:themeShade="80"/>
          <w:sz w:val="20"/>
        </w:rPr>
        <w:t xml:space="preserve">também realizadas alterações na conclusão (página 12) para acrescentar clareza à mensagem final. </w:t>
      </w:r>
    </w:p>
    <w:p w14:paraId="004161EA" w14:textId="77777777" w:rsidR="003E7A49" w:rsidRPr="00DD4DC2" w:rsidRDefault="003E7A49" w:rsidP="0027611F">
      <w:pPr>
        <w:pStyle w:val="NormalWeb"/>
        <w:ind w:firstLine="0"/>
        <w:rPr>
          <w:rFonts w:ascii="Calibri" w:hAnsi="Calibri" w:cs="Calibri"/>
          <w:szCs w:val="16"/>
        </w:rPr>
      </w:pPr>
    </w:p>
    <w:p w14:paraId="643E9C95" w14:textId="135841B2" w:rsidR="00DC64D5" w:rsidRDefault="003E7A49" w:rsidP="00EA259B">
      <w:pPr>
        <w:pStyle w:val="ListParagraph"/>
        <w:numPr>
          <w:ilvl w:val="0"/>
          <w:numId w:val="2"/>
        </w:numPr>
        <w:shd w:val="clear" w:color="auto" w:fill="FFFFFF"/>
        <w:spacing w:before="120" w:after="120"/>
        <w:rPr>
          <w:rFonts w:ascii="Calibri" w:hAnsi="Calibri" w:cs="Calibri"/>
          <w:szCs w:val="16"/>
        </w:rPr>
      </w:pPr>
      <w:r>
        <w:rPr>
          <w:rFonts w:ascii="Calibri" w:hAnsi="Calibri" w:cs="Calibri"/>
          <w:szCs w:val="16"/>
        </w:rPr>
        <w:t>“</w:t>
      </w:r>
      <w:r w:rsidR="00EA259B" w:rsidRPr="003E7A49">
        <w:rPr>
          <w:rFonts w:ascii="Calibri" w:hAnsi="Calibri" w:cs="Calibri"/>
          <w:szCs w:val="16"/>
        </w:rPr>
        <w:t xml:space="preserve">Os autores dizem que elaboraram um questionário capaz de avaliar a prática de atividades extracurriculares que incluiu um inquérito dos motivos para o perfeccionismo e parte do </w:t>
      </w:r>
      <w:r w:rsidR="00EA259B" w:rsidRPr="003E7A49">
        <w:rPr>
          <w:rFonts w:ascii="Calibri" w:hAnsi="Calibri" w:cs="Calibri"/>
          <w:i/>
          <w:szCs w:val="16"/>
        </w:rPr>
        <w:t>Copenhagen Burnout Inventory</w:t>
      </w:r>
      <w:r w:rsidR="00EA259B" w:rsidRPr="003E7A49">
        <w:rPr>
          <w:rFonts w:ascii="Calibri" w:hAnsi="Calibri" w:cs="Calibri"/>
          <w:szCs w:val="16"/>
        </w:rPr>
        <w:t xml:space="preserve"> </w:t>
      </w:r>
      <w:r w:rsidR="00EA259B" w:rsidRPr="003E7A49">
        <w:rPr>
          <w:rFonts w:ascii="Calibri" w:hAnsi="Calibri" w:cs="Calibri"/>
          <w:i/>
          <w:szCs w:val="16"/>
        </w:rPr>
        <w:t xml:space="preserve">adapted for students. </w:t>
      </w:r>
      <w:r w:rsidR="00EA259B" w:rsidRPr="003E7A49">
        <w:rPr>
          <w:rFonts w:ascii="Calibri" w:hAnsi="Calibri" w:cs="Calibri"/>
          <w:szCs w:val="16"/>
        </w:rPr>
        <w:t>Onde está esse questionário? Não tivemos acesso a ele pelo que não sei se é possível os autores avaliarem os motivos para o perfecionismo dos indivíduos da amostra.</w:t>
      </w:r>
      <w:r>
        <w:rPr>
          <w:rFonts w:ascii="Calibri" w:hAnsi="Calibri" w:cs="Calibri"/>
          <w:szCs w:val="16"/>
        </w:rPr>
        <w:t>”</w:t>
      </w:r>
    </w:p>
    <w:p w14:paraId="3BDD0FA6" w14:textId="40B47A7C" w:rsidR="003E7A49" w:rsidRDefault="003E7A49" w:rsidP="003E7A49">
      <w:pPr>
        <w:pStyle w:val="ListParagraph"/>
        <w:shd w:val="clear" w:color="auto" w:fill="FFFFFF"/>
        <w:spacing w:before="120" w:after="120"/>
        <w:ind w:firstLine="0"/>
        <w:rPr>
          <w:rFonts w:ascii="Calibri" w:hAnsi="Calibri" w:cs="Calibri"/>
          <w:szCs w:val="16"/>
        </w:rPr>
      </w:pPr>
    </w:p>
    <w:p w14:paraId="66CBAC6E" w14:textId="0386EB5C" w:rsidR="003E7A49" w:rsidRPr="003E7A49" w:rsidRDefault="003E7A49" w:rsidP="003E7A49">
      <w:pPr>
        <w:shd w:val="clear" w:color="auto" w:fill="FFFFFF"/>
        <w:spacing w:before="120" w:after="120"/>
        <w:rPr>
          <w:rFonts w:ascii="Calibri" w:hAnsi="Calibri" w:cs="Calibri"/>
          <w:sz w:val="16"/>
          <w:szCs w:val="16"/>
          <w:lang w:val="pt-PT"/>
        </w:rPr>
      </w:pPr>
      <w:r w:rsidRPr="003E7A49">
        <w:rPr>
          <w:rFonts w:asciiTheme="minorHAnsi" w:hAnsiTheme="minorHAnsi" w:cstheme="minorHAnsi"/>
          <w:b/>
          <w:color w:val="1F3864" w:themeColor="accent1" w:themeShade="80"/>
          <w:sz w:val="20"/>
          <w:szCs w:val="20"/>
          <w:lang w:val="pt-PT"/>
        </w:rPr>
        <w:t xml:space="preserve">Resposta: </w:t>
      </w:r>
      <w:r w:rsidRPr="003E7A49">
        <w:rPr>
          <w:rFonts w:asciiTheme="minorHAnsi" w:hAnsiTheme="minorHAnsi" w:cstheme="minorHAnsi"/>
          <w:b/>
          <w:color w:val="1F3864" w:themeColor="accent1" w:themeShade="80"/>
          <w:sz w:val="20"/>
          <w:szCs w:val="20"/>
          <w:lang w:val="pt-PT"/>
        </w:rPr>
        <w:t>O referido questionário é en</w:t>
      </w:r>
      <w:r>
        <w:rPr>
          <w:rFonts w:asciiTheme="minorHAnsi" w:hAnsiTheme="minorHAnsi" w:cstheme="minorHAnsi"/>
          <w:b/>
          <w:color w:val="1F3864" w:themeColor="accent1" w:themeShade="80"/>
          <w:sz w:val="20"/>
          <w:szCs w:val="20"/>
          <w:lang w:val="pt-PT"/>
        </w:rPr>
        <w:t>viado em anexo.</w:t>
      </w:r>
    </w:p>
    <w:p w14:paraId="2B69BF65" w14:textId="1EC0C0FA" w:rsidR="009E7629" w:rsidRDefault="009E7629">
      <w:pPr>
        <w:rPr>
          <w:rFonts w:ascii="Helvetica" w:eastAsiaTheme="minorHAnsi" w:hAnsi="Helvetica" w:cstheme="minorBidi"/>
          <w:color w:val="000000" w:themeColor="text1"/>
          <w:lang w:val="pt-PT"/>
        </w:rPr>
      </w:pPr>
      <w:r>
        <w:br w:type="page"/>
      </w:r>
    </w:p>
    <w:p w14:paraId="2583EAAA" w14:textId="77777777" w:rsidR="009E7629" w:rsidRDefault="009E7629" w:rsidP="009E7629">
      <w:pPr>
        <w:pStyle w:val="Heading1"/>
        <w:ind w:firstLine="0"/>
        <w:rPr>
          <w:rFonts w:ascii="Helvetica" w:hAnsi="Helvetica"/>
          <w:b w:val="0"/>
        </w:rPr>
      </w:pPr>
      <w:bookmarkStart w:id="1" w:name="_Toc394211"/>
      <w:r w:rsidRPr="00070C8E">
        <w:rPr>
          <w:rFonts w:ascii="Helvetica" w:hAnsi="Helvetica"/>
          <w:b w:val="0"/>
        </w:rPr>
        <w:lastRenderedPageBreak/>
        <w:t>ANEXOS</w:t>
      </w:r>
      <w:bookmarkEnd w:id="1"/>
    </w:p>
    <w:p w14:paraId="50CE52D3" w14:textId="77777777" w:rsidR="009E7629" w:rsidRPr="003F1B4B" w:rsidRDefault="009E7629" w:rsidP="009E7629">
      <w:pPr>
        <w:rPr>
          <w:sz w:val="20"/>
          <w:szCs w:val="20"/>
        </w:rPr>
      </w:pPr>
      <w:r w:rsidRPr="004A4395">
        <w:rPr>
          <w:rStyle w:val="Heading2Char"/>
          <w:noProof/>
          <w:lang w:eastAsia="pt-PT"/>
        </w:rPr>
        <mc:AlternateContent>
          <mc:Choice Requires="wpg">
            <w:drawing>
              <wp:anchor distT="0" distB="0" distL="114300" distR="114300" simplePos="0" relativeHeight="251663360" behindDoc="0" locked="0" layoutInCell="1" allowOverlap="1" wp14:anchorId="6F103FB4" wp14:editId="5D68D65F">
                <wp:simplePos x="0" y="0"/>
                <wp:positionH relativeFrom="margin">
                  <wp:align>center</wp:align>
                </wp:positionH>
                <wp:positionV relativeFrom="margin">
                  <wp:align>bottom</wp:align>
                </wp:positionV>
                <wp:extent cx="4855210" cy="7803515"/>
                <wp:effectExtent l="0" t="0" r="0" b="0"/>
                <wp:wrapSquare wrapText="bothSides"/>
                <wp:docPr id="14" name="Group 14"/>
                <wp:cNvGraphicFramePr/>
                <a:graphic xmlns:a="http://schemas.openxmlformats.org/drawingml/2006/main">
                  <a:graphicData uri="http://schemas.microsoft.com/office/word/2010/wordprocessingGroup">
                    <wpg:wgp>
                      <wpg:cNvGrpSpPr/>
                      <wpg:grpSpPr>
                        <a:xfrm>
                          <a:off x="0" y="0"/>
                          <a:ext cx="4855210" cy="7803515"/>
                          <a:chOff x="0" y="0"/>
                          <a:chExt cx="4855797" cy="7803857"/>
                        </a:xfrm>
                      </wpg:grpSpPr>
                      <pic:pic xmlns:pic="http://schemas.openxmlformats.org/drawingml/2006/picture">
                        <pic:nvPicPr>
                          <pic:cNvPr id="12" name="Picture 12" descr="A screenshot of a social media post&#10;&#10;Description automatically generated"/>
                          <pic:cNvPicPr>
                            <a:picLocks noChangeAspect="1"/>
                          </pic:cNvPicPr>
                        </pic:nvPicPr>
                        <pic:blipFill rotWithShape="1">
                          <a:blip r:embed="rId6" cstate="print">
                            <a:extLst>
                              <a:ext uri="{28A0092B-C50C-407E-A947-70E740481C1C}">
                                <a14:useLocalDpi xmlns:a14="http://schemas.microsoft.com/office/drawing/2010/main" val="0"/>
                              </a:ext>
                            </a:extLst>
                          </a:blip>
                          <a:srcRect t="3131" b="57960"/>
                          <a:stretch/>
                        </pic:blipFill>
                        <pic:spPr bwMode="auto">
                          <a:xfrm>
                            <a:off x="0" y="5284177"/>
                            <a:ext cx="4679950" cy="25196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7" cstate="print">
                            <a:extLst>
                              <a:ext uri="{28A0092B-C50C-407E-A947-70E740481C1C}">
                                <a14:useLocalDpi xmlns:a14="http://schemas.microsoft.com/office/drawing/2010/main" val="0"/>
                              </a:ext>
                            </a:extLst>
                          </a:blip>
                          <a:srcRect t="5704" b="20135"/>
                          <a:stretch/>
                        </pic:blipFill>
                        <pic:spPr bwMode="auto">
                          <a:xfrm>
                            <a:off x="175847" y="0"/>
                            <a:ext cx="4679950" cy="525272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562F97A" id="Group 14" o:spid="_x0000_s1026" style="position:absolute;margin-left:0;margin-top:0;width:382.3pt;height:614.45pt;z-index:251663360;mso-position-horizontal:center;mso-position-horizontal-relative:margin;mso-position-vertical:bottom;mso-position-vertical-relative:margin" coordsize="48557,7803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D//U/v4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V/v4ooooAKKKKACiiigAooooAKKKKACiiigAooooAKKKKACiiigAooooAKKKKACii&#13;&#10;igAooooAKKKKACiiigAooooAKKQnAzTQT3xQA+imqSRzTq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D/0f7+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X/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Q/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P/R/v4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S/v4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P/T/v4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P/U/v4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9D+/i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Q/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R/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S/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P/T/v4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U/v4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D/9D+/i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P/0/7+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1v7+KKKKACiiigAooooAKKKKACiiigAo&#13;&#10;oooAKKKKACiiigBCAaAABgUtFAW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1/7+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D/0P7+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D/0f7+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T/v4ooooAKKKKACiiigAooooAKKKKACiiigAooooAKKKKAPjb9sDWbbwyvgPx&#13;&#10;VqUdy1lpnje1vL17WCS4eOFYpQX2RhmIBI7Vop+2z8A0QJ9q1rgAf8ga/wD/AIzX1xRQB8k/8Nt/&#13;&#10;AL/n61r/AME1/wD/ABmuK+I/7YnwR1/wBrWi6XPrUlzdaVd28Ef9j3w3SSwuijJhwMkivuuigDxb&#13;&#10;9nK3uLX4C+ELa7Ro5Y/D1kkkbgqysIlyCDyCK9p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9T+/i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9X+/i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D//U/v4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V/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Q/v4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R/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S/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V/v4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P/W/v4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P/X/v4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P/Q/v4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P/R/v4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S/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T/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U/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P/V/v4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W/v4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P/X/v4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P/Q/v4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P/R/v4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P/S/v4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P/T/v4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P/U/v4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V&#13;&#10;/v4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W/v4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P/X/v4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Q/v4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P/R/v4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screenshot of a social media post&#10;&#10;Description automatically generated" style="position:absolute;top:52841;width:46799;height:25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">
                  <v:imagedata r:id="rId8" o:title="A screenshot of a social media post&#10;&#10;Description automatically generated" croptop="2052f" cropbottom="37985f"/>
                </v:shape>
                <v:shape id="Picture 13" o:spid="_x0000_s1028" type="#_x0000_t75" style="position:absolute;left:1758;width:46799;height:525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">
                  <v:imagedata r:id="rId9" o:title="" croptop="3738f" cropbottom="13196f"/>
                </v:shape>
                <w10:wrap type="square" anchorx="margin" anchory="margin"/>
              </v:group>
            </w:pict>
          </mc:Fallback>
        </mc:AlternateContent>
      </w:r>
      <w:bookmarkStart w:id="2" w:name="_Toc394212"/>
      <w:r w:rsidRPr="004A4395">
        <w:rPr>
          <w:rStyle w:val="Heading2Char"/>
        </w:rPr>
        <w:t>Anexo 1.</w:t>
      </w:r>
      <w:bookmarkEnd w:id="2"/>
      <w:r w:rsidRPr="000327D9">
        <w:rPr>
          <w:b/>
          <w:sz w:val="20"/>
          <w:szCs w:val="20"/>
        </w:rPr>
        <w:t xml:space="preserve"> </w:t>
      </w:r>
      <w:r w:rsidRPr="000327D9">
        <w:rPr>
          <w:sz w:val="20"/>
          <w:szCs w:val="20"/>
        </w:rPr>
        <w:t>Questionário</w:t>
      </w:r>
    </w:p>
    <w:p w14:paraId="164C450B" w14:textId="77777777" w:rsidR="009E7629" w:rsidRDefault="009E7629" w:rsidP="009E7629"/>
    <w:p w14:paraId="0701690D" w14:textId="77777777" w:rsidR="009E7629" w:rsidRDefault="009E7629" w:rsidP="009E7629">
      <w:r>
        <w:rPr>
          <w:noProof/>
          <w:lang w:eastAsia="pt-PT"/>
        </w:rPr>
        <w:lastRenderedPageBreak/>
        <mc:AlternateContent>
          <mc:Choice Requires="wpg">
            <w:drawing>
              <wp:anchor distT="0" distB="0" distL="114300" distR="114300" simplePos="0" relativeHeight="251659264" behindDoc="0" locked="0" layoutInCell="1" allowOverlap="1" wp14:anchorId="19F4EFA1" wp14:editId="6499A34A">
                <wp:simplePos x="0" y="0"/>
                <wp:positionH relativeFrom="margin">
                  <wp:align>center</wp:align>
                </wp:positionH>
                <wp:positionV relativeFrom="margin">
                  <wp:align>center</wp:align>
                </wp:positionV>
                <wp:extent cx="5727700" cy="7941212"/>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5727700" cy="7941212"/>
                          <a:chOff x="0" y="0"/>
                          <a:chExt cx="5727700" cy="7941212"/>
                        </a:xfrm>
                      </wpg:grpSpPr>
                      <pic:pic xmlns:pic="http://schemas.openxmlformats.org/drawingml/2006/picture">
                        <pic:nvPicPr>
                          <pic:cNvPr id="3" name="Picture 3" descr="A screenshot of a social media post&#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t="42703" b="9271"/>
                          <a:stretch/>
                        </pic:blipFill>
                        <pic:spPr bwMode="auto">
                          <a:xfrm>
                            <a:off x="0" y="0"/>
                            <a:ext cx="5727700" cy="35585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Picture 4" descr="A screenshot of a cell phone&#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t="3131" b="37649"/>
                          <a:stretch/>
                        </pic:blipFill>
                        <pic:spPr bwMode="auto">
                          <a:xfrm>
                            <a:off x="0" y="3552092"/>
                            <a:ext cx="5727700" cy="438912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0639BA9" id="Group 5" o:spid="_x0000_s1026" style="position:absolute;margin-left:0;margin-top:0;width:451pt;height:625.3pt;z-index:251659264;mso-position-horizontal:center;mso-position-horizontal-relative:margin;mso-position-vertical:center;mso-position-vertical-relative:margin" coordsize="57277,7941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&#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P/X/v4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D/0P7+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B/9X+/i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9f+&#13;&#10;/i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9D+/i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P/T/v4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Q/v4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R/v4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D/0v7+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9P+/i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P/U/v4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D/1f7+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9b+/i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P/X/v4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D/0P7+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9H+/i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P/S/v4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D/&#13;&#10;1v7+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B/9L+/i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P/T/v4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S/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D/0/7+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B//0/7+KKKKACiiigAooooAKKKKACii&#13;&#10;igAooooAKKKKACiiigAooooAKKKKACiiigAooooAKKKKACiiigAooooAKKKKACiiigArO1fSNK8Q&#13;&#10;aVdaFrttBeWV7byWl5Z3UaywzwTKUkjkRgVZHUlWUgggkGtGigDnvCfhHwr4C8N2Xg3wPptho+ka&#13;&#10;bbpZ6dpelwR2tpawRjCRQwxBUjRR0VQAK6G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P/U/v4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X+/i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H/0/7+KKKKACii&#13;&#10;igAooooAKKKKACiiigAooooAKKKKACiiigAooooAKKKKACiiigAooooAKKKKACiiigAooooAKKKK&#13;&#10;ACiiigAprokiGOQBlYFWVhkEHqCKdRQBHFDFBGsMCqiKAqogAAA6AAVJ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H/1P7+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D/1f7+KKKK&#13;&#10;ACiiigAooooAKKKKACiiigAooooAKKKKACiiigAooooAKKKKACiiigAooooAKKKKACiiigAooooA&#13;&#10;KKKKACiiigAooooAKKKKACiiigAooooAKKKKACiiigAooooAKKKKACiignAzQAUVAJ0Jxg9vTvU9&#13;&#10;NqwkwooopD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B/9P+/i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P/U/v4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X+/i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B//9P+/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P/U/v4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P/V/v4ooooAKKKKACiiigAooooA&#13;&#10;KKKKACiiigAooooAKKKKACiiigAoooyKACijIPSkyB1oAWikyKWgAoopNy+ooAWiiigAoooyKACi&#13;&#10;kytGRQAtFFFABRQSB1pAQeBQAtFFFABRRRQAUUUUAFFFFABRRRQAUUUUAFFGR0ooAKKKKACiijIH&#13;&#10;WgAooy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H/0P7+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H+/i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P/S/v4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D/1v7+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">
                <v:shape id="Picture 3" o:spid="_x0000_s1027" type="#_x0000_t75" alt="A screenshot of a social media post&#10;&#10;Description automatically generated" style="position:absolute;width:57277;height:355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">
                  <v:imagedata r:id="rId12" o:title="A screenshot of a social media post&#10;&#10;Description automatically generated" croptop="27986f" cropbottom="6076f"/>
                </v:shape>
                <v:shape id="Picture 4" o:spid="_x0000_s1028" type="#_x0000_t75" alt="A screenshot of a cell phone&#10;&#10;Description automatically generated" style="position:absolute;top:35520;width:57277;height:43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">
                  <v:imagedata r:id="rId13" o:title="A screenshot of a cell phone&#10;&#10;Description automatically generated" croptop="2052f" cropbottom="24674f"/>
                </v:shape>
                <w10:wrap type="square" anchorx="margin" anchory="margin"/>
              </v:group>
            </w:pict>
          </mc:Fallback>
        </mc:AlternateContent>
      </w:r>
    </w:p>
    <w:p w14:paraId="5C27D816" w14:textId="77777777" w:rsidR="009E7629" w:rsidRDefault="009E7629" w:rsidP="009E7629">
      <w:r>
        <w:br w:type="page"/>
      </w:r>
    </w:p>
    <w:p w14:paraId="7F999EF4" w14:textId="77777777" w:rsidR="009E7629" w:rsidRDefault="009E7629" w:rsidP="009E7629">
      <w:r>
        <w:lastRenderedPageBreak/>
        <w:br w:type="page"/>
      </w:r>
      <w:r>
        <w:rPr>
          <w:noProof/>
          <w:lang w:eastAsia="pt-PT"/>
        </w:rPr>
        <mc:AlternateContent>
          <mc:Choice Requires="wpg">
            <w:drawing>
              <wp:anchor distT="0" distB="0" distL="114300" distR="114300" simplePos="0" relativeHeight="251660288" behindDoc="0" locked="0" layoutInCell="1" allowOverlap="1" wp14:anchorId="751A49BD" wp14:editId="0C8BBB2B">
                <wp:simplePos x="0" y="0"/>
                <wp:positionH relativeFrom="margin">
                  <wp:align>center</wp:align>
                </wp:positionH>
                <wp:positionV relativeFrom="margin">
                  <wp:align>center</wp:align>
                </wp:positionV>
                <wp:extent cx="5727700" cy="8609379"/>
                <wp:effectExtent l="0" t="0" r="0" b="1270"/>
                <wp:wrapSquare wrapText="bothSides"/>
                <wp:docPr id="9" name="Group 9"/>
                <wp:cNvGraphicFramePr/>
                <a:graphic xmlns:a="http://schemas.openxmlformats.org/drawingml/2006/main">
                  <a:graphicData uri="http://schemas.microsoft.com/office/word/2010/wordprocessingGroup">
                    <wpg:wgp>
                      <wpg:cNvGrpSpPr/>
                      <wpg:grpSpPr>
                        <a:xfrm>
                          <a:off x="0" y="0"/>
                          <a:ext cx="5727700" cy="8609379"/>
                          <a:chOff x="0" y="0"/>
                          <a:chExt cx="5727700" cy="8609379"/>
                        </a:xfrm>
                      </wpg:grpSpPr>
                      <pic:pic xmlns:pic="http://schemas.openxmlformats.org/drawingml/2006/picture">
                        <pic:nvPicPr>
                          <pic:cNvPr id="7" name="Picture 7" descr="A screenshot of a cell phone&#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t="62346" b="5380"/>
                          <a:stretch/>
                        </pic:blipFill>
                        <pic:spPr bwMode="auto">
                          <a:xfrm>
                            <a:off x="0" y="0"/>
                            <a:ext cx="5725795" cy="23914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descr="A screenshot of a social media post&#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t="3227" b="15257"/>
                          <a:stretch/>
                        </pic:blipFill>
                        <pic:spPr bwMode="auto">
                          <a:xfrm>
                            <a:off x="0" y="2567354"/>
                            <a:ext cx="5727700" cy="60420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6491A74" id="Group 9" o:spid="_x0000_s1026" style="position:absolute;margin-left:0;margin-top:0;width:451pt;height:677.9pt;z-index:251660288;mso-position-horizontal:center;mso-position-horizontal-relative:margin;mso-position-vertical:center;mso-position-vertical-relative:margin" coordsize="57277,8609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S/v4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D/0/7+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P/0v7+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P+/i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9P+/iiiigAooooAKKKKACiiigAooooAKKKKACiiigAooooA&#13;&#10;KKKKACiiigAooooAKKKKACiiigAooooAKKKKACiiigAooooAKztX0jSvEGlXWha7bQXlle28lpeW&#13;&#10;d1GssM8EylJI5EYFWR1JVlIIIJBrRooA57wn4R8K+AvDdl4N8D6bYaPpGm26WenaXpcEdraWsEYw&#13;&#10;kUMMQVI0UdFUACuh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D/1P7+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V/v4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B/9P+/iiiigAooooAKKKKACiiigAooooA&#13;&#10;KKKKACiiigAooooAKKKKACiiigAooooAKKKKACiiigAooooAKKKKACiiigAooooAKa6JIhjkAZWB&#13;&#10;VlYZBB6ginUUARxQxQRrDAqoigKqIAAAOgAFS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B/9T+/i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9X+/iiiigAooooAKKKKACiiigAo&#13;&#10;oooAKKKKACiiigAooooAKKKKACiiigAooooAKKKKACiiigAooooAKKKKACiiigAooooAKKKKACii&#13;&#10;igAooooAKKKKACiiigAooooAKKKKACiiigAoooJwM0AFFQCdCcYPb071PTasJMKKKKQw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T/v4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D/1P7+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V/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T/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D/1P7+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D/1f7+KKKKACiiigAooooAKKKKACiiigAooooAKKKKACii&#13;&#10;igAooooAKKKMigAooyD0pMgdaAFopMiloAKKKTcvqKAFooooAKKKMigAopMrRkUALRRRQAUUEgda&#13;&#10;QEHgUALRRRQAUUUUAFFFFABRRRQAUUUUAFFFFABRRkdKKACiiigAoooyB1oAKKM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B/9D+/i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R/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D/0v7+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9b+/i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0/7+KKKKACiiigAooooAKKKKACiiigAooooAKKKKACiiigAooooAKKKKACiiigAooooAKKKK&#13;&#10;ACiiigAooooAKKKKACiiigArnvFvhjSfG3hXU/BuvCVrHVtPuNMvFhkaKQwXUbRSBZEIZGKscMDk&#13;&#10;Hkc10NFAHlXwR+C3w8/Z3+E+g/BP4UWb6f4d8Naemm6TZvK87RwISfmllLO7EsSzMxJJJJr1W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B/9L+/i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T&#13;&#10;/v4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R/v4ooooAKKKK&#13;&#10;ACiiigAooooAKKKKACiiigAooooAKKKKACiiigAooooAKKKKACiiigAooooAKKRWDDIz+NLQAUUU&#13;&#10;0uq5z2oAd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B//1f7+KKKKACiiigAooooAKKKKACiiigAooooAKKKKACiiigAooooAKKKK&#13;&#10;ACiiigAooooAKKKKACkIBGDyKWigCPyov7i/l/8AWo8qL+4v5f8A1qkooAaqIv3QBn0p1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9b+&#13;&#10;/i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9H+/i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P/S/v4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B//9b+/iii&#13;&#10;igAooooAKKKKACiiigAooooAKKKKACiiigAooooAKKKKACiikyAcGgBaKQEHpSb06ZH50AOopCyj&#13;&#10;qRQCDyOaAFooJxyabvXpkUAOooooAKKKTcucZGaAFooppdV4YgfWgB1FFFABRRTBJGzFVYEjqAeR&#13;&#10;QA+iiigAooooAKKKKACiiigAooooAKKKMgdaACik3KTgEUtABRRRQAUUUmQOtAC0UgZT0Ipa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0f7+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9L+/i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T/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D/1P7+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9X+/i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W&#13;&#10;/v4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D/1/7+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9D+/i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R/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D/0v7+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9b+/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">
                <v:shape id="Picture 7" o:spid="_x0000_s1027" type="#_x0000_t75" alt="A screenshot of a cell phone&#10;&#10;Description automatically generated" style="position:absolute;width:57257;height:239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">
                  <v:imagedata r:id="rId13" o:title="A screenshot of a cell phone&#10;&#10;Description automatically generated" croptop="40859f" cropbottom="3526f"/>
                </v:shape>
                <v:shape id="Picture 8" o:spid="_x0000_s1028" type="#_x0000_t75" alt="A screenshot of a social media post&#10;&#10;Description automatically generated" style="position:absolute;top:25673;width:57277;height:604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">
                  <v:imagedata r:id="rId15" o:title="A screenshot of a social media post&#10;&#10;Description automatically generated" croptop="2115f" cropbottom="9999f"/>
                </v:shape>
                <w10:wrap type="square" anchorx="margin" anchory="margin"/>
              </v:group>
            </w:pict>
          </mc:Fallback>
        </mc:AlternateContent>
      </w:r>
    </w:p>
    <w:p w14:paraId="4373E41C" w14:textId="77777777" w:rsidR="009E7629" w:rsidRDefault="009E7629" w:rsidP="009E7629">
      <w:r>
        <w:rPr>
          <w:noProof/>
          <w:lang w:eastAsia="pt-PT"/>
        </w:rPr>
        <w:lastRenderedPageBreak/>
        <w:drawing>
          <wp:anchor distT="0" distB="0" distL="114300" distR="114300" simplePos="0" relativeHeight="251661312" behindDoc="1" locked="0" layoutInCell="1" allowOverlap="1" wp14:anchorId="67981C7D" wp14:editId="5189C645">
            <wp:simplePos x="0" y="0"/>
            <wp:positionH relativeFrom="margin">
              <wp:align>center</wp:align>
            </wp:positionH>
            <wp:positionV relativeFrom="margin">
              <wp:align>center</wp:align>
            </wp:positionV>
            <wp:extent cx="5727065" cy="6104890"/>
            <wp:effectExtent l="0" t="0" r="635" b="3810"/>
            <wp:wrapSquare wrapText="bothSides"/>
            <wp:docPr id="10" name="Picture 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05.jpg"/>
                    <pic:cNvPicPr/>
                  </pic:nvPicPr>
                  <pic:blipFill rotWithShape="1">
                    <a:blip r:embed="rId16" cstate="print">
                      <a:extLst>
                        <a:ext uri="{28A0092B-C50C-407E-A947-70E740481C1C}">
                          <a14:useLocalDpi xmlns:a14="http://schemas.microsoft.com/office/drawing/2010/main" val="0"/>
                        </a:ext>
                      </a:extLst>
                    </a:blip>
                    <a:srcRect t="3322" b="14298"/>
                    <a:stretch/>
                  </pic:blipFill>
                  <pic:spPr bwMode="auto">
                    <a:xfrm>
                      <a:off x="0" y="0"/>
                      <a:ext cx="5727065" cy="6104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02EE8C" w14:textId="77777777" w:rsidR="009E7629" w:rsidRDefault="009E7629" w:rsidP="009E7629">
      <w:r>
        <w:br w:type="page"/>
      </w:r>
    </w:p>
    <w:p w14:paraId="1B864BAD" w14:textId="77777777" w:rsidR="009E7629" w:rsidRDefault="009E7629" w:rsidP="009E7629">
      <w:r>
        <w:rPr>
          <w:noProof/>
          <w:lang w:eastAsia="pt-PT"/>
        </w:rPr>
        <w:lastRenderedPageBreak/>
        <mc:AlternateContent>
          <mc:Choice Requires="wpg">
            <w:drawing>
              <wp:anchor distT="0" distB="0" distL="114300" distR="114300" simplePos="0" relativeHeight="251662336" behindDoc="0" locked="0" layoutInCell="1" allowOverlap="1" wp14:anchorId="2D881D42" wp14:editId="59D73ECC">
                <wp:simplePos x="0" y="0"/>
                <wp:positionH relativeFrom="margin">
                  <wp:align>center</wp:align>
                </wp:positionH>
                <wp:positionV relativeFrom="margin">
                  <wp:align>center</wp:align>
                </wp:positionV>
                <wp:extent cx="5727065" cy="6906895"/>
                <wp:effectExtent l="0" t="0" r="635" b="1905"/>
                <wp:wrapSquare wrapText="bothSides"/>
                <wp:docPr id="17" name="Group 17"/>
                <wp:cNvGraphicFramePr/>
                <a:graphic xmlns:a="http://schemas.openxmlformats.org/drawingml/2006/main">
                  <a:graphicData uri="http://schemas.microsoft.com/office/word/2010/wordprocessingGroup">
                    <wpg:wgp>
                      <wpg:cNvGrpSpPr/>
                      <wpg:grpSpPr>
                        <a:xfrm>
                          <a:off x="0" y="0"/>
                          <a:ext cx="5727065" cy="6906895"/>
                          <a:chOff x="0" y="0"/>
                          <a:chExt cx="5727065" cy="6906895"/>
                        </a:xfrm>
                      </wpg:grpSpPr>
                      <pic:pic xmlns:pic="http://schemas.openxmlformats.org/drawingml/2006/picture">
                        <pic:nvPicPr>
                          <pic:cNvPr id="15" name="Picture 15" descr="A screenshot of a social media post&#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t="3321" b="10893"/>
                          <a:stretch/>
                        </pic:blipFill>
                        <pic:spPr bwMode="auto">
                          <a:xfrm>
                            <a:off x="0" y="548640"/>
                            <a:ext cx="5727065" cy="63582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descr="A screenshot of a social media post&#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t="86388" b="7268"/>
                          <a:stretch/>
                        </pic:blipFill>
                        <pic:spPr bwMode="auto">
                          <a:xfrm>
                            <a:off x="0" y="0"/>
                            <a:ext cx="5727065" cy="4699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AE355A7" id="Group 17" o:spid="_x0000_s1026" style="position:absolute;margin-left:0;margin-top:0;width:450.95pt;height:543.85pt;z-index:251662336;mso-position-horizontal:center;mso-position-horizontal-relative:margin;mso-position-vertical:center;mso-position-vertical-relative:margin" coordsize="57270,6906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T+/i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H//R/v4ooooAKKKKACiiigAooooAKKKKACiiigAooooAKKKKACiiigAooooAKKKKACii&#13;&#10;igAooooAKKKKACiiigAooooAKKKKACkZQ3B9c0tFAABgY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D//S/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B/9D+/i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R/v4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D//1v7+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9f+/i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H//1P7+KKKKACiiigAooooAKKKKACiiigAooooAKKKKACii&#13;&#10;igAooooAKKKKACiiigAooooAKKKKACiiigAooooAKKKKACiiigApCA3B+tLRQAAY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D/9X+/i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T/v4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D/1P7+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H//0f7+&#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9L+/i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9H+/iiiigAooooAKKKKACiiigAooooAKKKKACiiigAooooAKKKKACiiigAooooAKKKK&#13;&#10;ACiiigAooooAKKKKACiiigAooooAKKKKACiiigAooooAKKKKACiiigAooooAKKKKACiiigApGAYF&#13;&#10;T3GKWigD4c+J/wDwTN/4J6/Gv4ln4yfFz4K/DLxH4qeRJptf1jw7Y3V5PJH9x55HiPnMPWTcenpX&#13;&#10;2lpWlWGiafBpWlwxW9tbQpb21vAixxRRRrtRI0QBVVVACqAAAMAVo0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S&#13;&#10;/v4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b+/i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0/7+KKKKACiiigAooooAKKKKACiiigAooooAKKKKACiiigAo&#13;&#10;oooAKKKKACiiigAooooAKKKKACiiigAooooAKKKKACiiigArnvFvhjSfG3hXU/BuvCVrHVtPuNMv&#13;&#10;FhkaKQwXUbRSBZEIZGKscMDkHkc10NFAHlXwR+C3w8/Z3+E+g/BP4UWb6f4d8Naemm6TZvK87RwI&#13;&#10;SfmllLO7EsSzMxJJJJr1W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P/0v7+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P+/i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1v7+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9f+/i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H//0f7+KKKKACiiigAooooAKKKKACiiigAooooAKKKK&#13;&#10;ACiiigAooooAKKKKACiiigAooooAKKKKACikVgwyM/jS0AFFFNLquc9qAH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1P7+KKKKACiiigAooooAKKKKACiiigAooooAKKKKACiiigAooooAKKKKACiiigAo&#13;&#10;oooAKKKKACiiigAooooAKKKKACiiigAqjqml6brem3Gj6zbwXdpdwyW11a3MaywzQyqUeORHBVlZ&#13;&#10;SQykEEEg1eooAwvDXhfw14M0G08K+D9PsdJ0vT4FtbDTdNgjtbW2hQYWOGGIKkaKOiqoArd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H/0v7+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P+/i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H/9D+/iiiigAooooAKKKKACiiigAooooAKKKKACiiigAo&#13;&#10;oooAKKKKACiiigAooooAKKKKACiiigAooooAKKKKACiiigAooooAKpalpmm61p0+kaxbwXdpdQvb&#13;&#10;XVrcxrLDNFKpV45EcFWVlJDKQQQSDV2igDE8OeGfDng7QrTwv4R0+y0rTLCBbWx07TYEtrW2hQYW&#13;&#10;OGGIKkaKOiqABW3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D/9b+/i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P/X/v4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13;&#10;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P/9b+/iiiigAooooAKKKKACiiigAooooAKKKKACiiigAooooAKKKKACiiigAooooAKKKKACii&#13;&#10;igAooooAKKKKACiiigAooooAKKKKACiiigAooooAKKKKACiiigAooooAKKKKACiiigApCMjFLRQB&#13;&#10;lz6Np11cpe3MEEk8RBhmkiVpI8HI2sQSMe3etS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D//1/7+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9D+&#13;&#10;/i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R/v4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D/0v7+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P/W/v4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">
                <v:shape id="Picture 15" o:spid="_x0000_s1027" type="#_x0000_t75" alt="A screenshot of a social media post&#10;&#10;Description automatically generated" style="position:absolute;top:5486;width:57270;height:635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">
                  <v:imagedata r:id="rId18" o:title="A screenshot of a social media post&#10;&#10;Description automatically generated" croptop="2176f" cropbottom="7139f"/>
                </v:shape>
                <v:shape id="Picture 16" o:spid="_x0000_s1028" type="#_x0000_t75" alt="A screenshot of a social media post&#10;&#10;Description automatically generated" style="position:absolute;width:57270;height:46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">
                  <v:imagedata r:id="rId19" o:title="A screenshot of a social media post&#10;&#10;Description automatically generated" croptop="56615f" cropbottom="4763f"/>
                </v:shape>
                <w10:wrap type="square" anchorx="margin" anchory="margin"/>
              </v:group>
            </w:pict>
          </mc:Fallback>
        </mc:AlternateContent>
      </w:r>
    </w:p>
    <w:p w14:paraId="0A11E506" w14:textId="77777777" w:rsidR="009E7629" w:rsidRDefault="009E7629" w:rsidP="009E7629">
      <w:r>
        <w:br w:type="page"/>
      </w:r>
    </w:p>
    <w:p w14:paraId="6B8BBAFE" w14:textId="77777777" w:rsidR="009E7629" w:rsidRDefault="009E7629" w:rsidP="009E7629">
      <w:r>
        <w:rPr>
          <w:noProof/>
          <w:lang w:eastAsia="pt-PT"/>
        </w:rPr>
        <w:lastRenderedPageBreak/>
        <mc:AlternateContent>
          <mc:Choice Requires="wpg">
            <w:drawing>
              <wp:anchor distT="0" distB="0" distL="114300" distR="114300" simplePos="0" relativeHeight="251664384" behindDoc="0" locked="0" layoutInCell="1" allowOverlap="1" wp14:anchorId="3190FF70" wp14:editId="22A431AC">
                <wp:simplePos x="0" y="0"/>
                <wp:positionH relativeFrom="margin">
                  <wp:align>center</wp:align>
                </wp:positionH>
                <wp:positionV relativeFrom="margin">
                  <wp:align>center</wp:align>
                </wp:positionV>
                <wp:extent cx="5902325" cy="7890510"/>
                <wp:effectExtent l="0" t="0" r="3175" b="0"/>
                <wp:wrapSquare wrapText="bothSides"/>
                <wp:docPr id="23" name="Group 23"/>
                <wp:cNvGraphicFramePr/>
                <a:graphic xmlns:a="http://schemas.openxmlformats.org/drawingml/2006/main">
                  <a:graphicData uri="http://schemas.microsoft.com/office/word/2010/wordprocessingGroup">
                    <wpg:wgp>
                      <wpg:cNvGrpSpPr/>
                      <wpg:grpSpPr>
                        <a:xfrm>
                          <a:off x="0" y="0"/>
                          <a:ext cx="5902325" cy="7890510"/>
                          <a:chOff x="0" y="0"/>
                          <a:chExt cx="5902361" cy="7890553"/>
                        </a:xfrm>
                      </wpg:grpSpPr>
                      <pic:pic xmlns:pic="http://schemas.openxmlformats.org/drawingml/2006/picture">
                        <pic:nvPicPr>
                          <pic:cNvPr id="24" name="Picture 24" descr="A screenshot of a cell phone&#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322" b="84338"/>
                          <a:stretch/>
                        </pic:blipFill>
                        <pic:spPr bwMode="auto">
                          <a:xfrm>
                            <a:off x="0" y="6976153"/>
                            <a:ext cx="5727700" cy="9144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1" cstate="print">
                            <a:extLst>
                              <a:ext uri="{28A0092B-C50C-407E-A947-70E740481C1C}">
                                <a14:useLocalDpi xmlns:a14="http://schemas.microsoft.com/office/drawing/2010/main" val="0"/>
                              </a:ext>
                            </a:extLst>
                          </a:blip>
                          <a:srcRect t="8873" b="12786"/>
                          <a:stretch/>
                        </pic:blipFill>
                        <pic:spPr bwMode="auto">
                          <a:xfrm>
                            <a:off x="174661" y="534256"/>
                            <a:ext cx="5727700" cy="63493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 name="Picture 26"/>
                          <pic:cNvPicPr>
                            <a:picLocks noChangeAspect="1"/>
                          </pic:cNvPicPr>
                        </pic:nvPicPr>
                        <pic:blipFill rotWithShape="1">
                          <a:blip r:embed="rId22" cstate="print">
                            <a:extLst>
                              <a:ext uri="{28A0092B-C50C-407E-A947-70E740481C1C}">
                                <a14:useLocalDpi xmlns:a14="http://schemas.microsoft.com/office/drawing/2010/main" val="0"/>
                              </a:ext>
                            </a:extLst>
                          </a:blip>
                          <a:srcRect t="88610" b="5429"/>
                          <a:stretch/>
                        </pic:blipFill>
                        <pic:spPr bwMode="auto">
                          <a:xfrm>
                            <a:off x="71919" y="0"/>
                            <a:ext cx="5727700" cy="4826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DA0D5DC" id="Group 23" o:spid="_x0000_s1026" style="position:absolute;margin-left:0;margin-top:0;width:464.75pt;height:621.3pt;z-index:251664384;mso-position-horizontal:center;mso-position-horizontal-relative:margin;mso-position-vertical:center;mso-position-vertical-relative:margin" coordsize="59023,7890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&#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R/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&#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B//9f+/i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Q/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H//1/7+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D+/i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9f+/iiiigAo&#13;&#10;oooAKKKKACiiigAooooAKKKKACiiigAooooAKKKKACiiigAooooAKKKKACiiigAooooAKKKKACkw&#13;&#10;M5pa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Q/v4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P/1/7+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9D+/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D/0v7+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P/1/7+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9D+/i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R/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L+/i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f+/iiiigAooooAKKKKACiiigAooooAKKKKACiiigAo&#13;&#10;oooAKKKKACiiigAooooAKKKKACiiigAooooAKKKKACkwP60t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Q/v4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D/0f7+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B//0v7+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9P+/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P/U/v4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D/&#13;&#10;1f7+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9b+/i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P/X/v4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D/0P7+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D/0f7+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H//1/7+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9D+/i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9L+/i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B//9f+/i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Q/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P//X/v4ooooAKKKKACiiigAooooAKKKKACii&#13;&#10;igAooooAKKKKACiiigAooooAKKKKACiiigAooooAKKKKACiiigApMDOaW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P/0P7+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X/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D/0P7+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9L+/i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P/&#13;&#10;1/7+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9D+/i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P/R/v4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9L+/i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P/X/v4ooooAKKKK&#13;&#10;ACiiigAooooAKKKKACiiigAooooAKKKKACiiigAooooAKKKKACiiigAooooAKKKKACiiigApMD+t&#13;&#10;L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H/0P7+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9H+/i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D/0/7+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9T+/i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V/v4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D/1v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f+/i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P/Q/v4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D/0f7+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9L+/i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P/T/v4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D/1P7+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X+/i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W/v4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D/1/7+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9D+&#13;&#10;/i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wBDAAEBAQEBAQIBAQICAgICAgMC&#13;&#10;AgICAwQDAwMDAwQFBAQEBAQEBQUFBQUFBQUGBgYGBgYHBwcHBwgICAgICAgICAj/2wBDAQEBAQIC&#13;&#10;AgMCAgMIBQUFCAgICAgICAgICAgICAgICAgICAgICAgICAgICAgICAgICAgICAgICAgICAgICAgI&#13;&#10;CAj/3QAEAFf/2gAMAwEAAhEDEQA/AP7+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D//1/7+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9D+/i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H+/i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S/v4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P/V/v4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D/1v7+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D/9P+/iiiigAooooAKKKKACiiigAooooAKKKKACiiigAooooAKKKKACjGaKKAE2ij&#13;&#10;aKWihK2wCYHWlooos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B//1P7+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9X+/i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P/W/v4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D/1/7+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9D+/i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R/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D/0v7+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P+/i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P/U/v4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1f7+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9b+/i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X/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D/0P7+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9H+/i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S&#13;&#10;/v4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D/0/7+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9T+/i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V/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D/1v7+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9f+/i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Q/v4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D/0f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L+/i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P/T/v4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D/1P7+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9X+/i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P/W/v4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D/1/7+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9D+/i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P/R/v4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D/0v7+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9P+&#13;&#10;/i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P/U/v4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D/1f7+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9b+/i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P/X/v4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D/0P7+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9H+/i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P/S/v4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D/0/7+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9T+/i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P/V/v4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D/1v7+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9f+/i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P/Q/v4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D/0f7+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9L+/i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P/T/v4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D/1P7+&#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9X+/i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P/W/v4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D/1/7+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9D+/i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P/R/v4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D/&#13;&#10;0v7+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9P+/i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P/U/v4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D/1f7+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9b+/i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P/X/v4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D/0P7+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9H+/i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P/S/v4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D/0/7+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9T+/i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P/V/v4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D/1v7+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9f+/i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P/Q/v4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D/0f7+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9L+/i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P/T&#13;&#10;/v4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D/1P7+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9X+/i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P/W/v4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D/1/7+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9D+/i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P/R/v4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D/0v7+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9b+/i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">
                <v:shape id="Picture 24" o:spid="_x0000_s1027" type="#_x0000_t75" alt="A screenshot of a cell phone&#10;&#10;Description automatically generated" style="position:absolute;top:69761;width:57277;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">
                  <v:imagedata r:id="rId23" o:title="A screenshot of a cell phone&#10;&#10;Description automatically generated" croptop="2177f" cropbottom="55272f"/>
                </v:shape>
                <v:shape id="Picture 25" o:spid="_x0000_s1028" type="#_x0000_t75" style="position:absolute;left:1746;top:5342;width:57277;height:63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">
                  <v:imagedata r:id="rId24" o:title="" croptop="5815f" cropbottom="8379f"/>
                </v:shape>
                <v:shape id="Picture 26" o:spid="_x0000_s1029" type="#_x0000_t75" style="position:absolute;left:719;width:5727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">
                  <v:imagedata r:id="rId25" o:title="" croptop="58071f" cropbottom="3558f"/>
                </v:shape>
                <w10:wrap type="square" anchorx="margin" anchory="margin"/>
              </v:group>
            </w:pict>
          </mc:Fallback>
        </mc:AlternateContent>
      </w:r>
    </w:p>
    <w:p w14:paraId="6A919BBB" w14:textId="77777777" w:rsidR="009E7629" w:rsidRPr="000327D9" w:rsidRDefault="009E7629" w:rsidP="009E7629"/>
    <w:p w14:paraId="63B80425" w14:textId="77777777" w:rsidR="008D0927" w:rsidRPr="00EA259B" w:rsidRDefault="008D0927" w:rsidP="003E7A49">
      <w:pPr>
        <w:pStyle w:val="ListParagraph"/>
        <w:shd w:val="clear" w:color="auto" w:fill="FFFFFF"/>
        <w:spacing w:before="120" w:after="120"/>
        <w:ind w:firstLine="0"/>
        <w:rPr>
          <w:sz w:val="24"/>
        </w:rPr>
      </w:pPr>
    </w:p>
    <w:sectPr w:rsidR="008D0927" w:rsidRPr="00EA259B" w:rsidSect="0048242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AB71CE"/>
    <w:multiLevelType w:val="hybridMultilevel"/>
    <w:tmpl w:val="E71CD3BE"/>
    <w:lvl w:ilvl="0" w:tplc="D38679F6">
      <w:start w:val="1"/>
      <w:numFmt w:val="decimal"/>
      <w:lvlText w:val="%1."/>
      <w:lvlJc w:val="left"/>
      <w:pPr>
        <w:ind w:left="720" w:hanging="360"/>
      </w:pPr>
      <w:rPr>
        <w:rFonts w:ascii="Helvetica" w:eastAsiaTheme="minorHAnsi" w:hAnsi="Helvetica" w:cstheme="minorBidi"/>
        <w:color w:val="000000" w:themeColor="text1"/>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40E25234"/>
    <w:multiLevelType w:val="hybridMultilevel"/>
    <w:tmpl w:val="F55C692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56FB1A16"/>
    <w:multiLevelType w:val="hybridMultilevel"/>
    <w:tmpl w:val="534C07E0"/>
    <w:lvl w:ilvl="0" w:tplc="596A933A">
      <w:start w:val="1"/>
      <w:numFmt w:val="decimal"/>
      <w:pStyle w:val="Heading2"/>
      <w:lvlText w:val="%1."/>
      <w:lvlJc w:val="left"/>
      <w:pPr>
        <w:ind w:left="162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5"/>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37E2"/>
    <w:rsid w:val="00016F8E"/>
    <w:rsid w:val="000A12DD"/>
    <w:rsid w:val="000A34BA"/>
    <w:rsid w:val="000C1E62"/>
    <w:rsid w:val="001337E2"/>
    <w:rsid w:val="001F5CBB"/>
    <w:rsid w:val="0025772C"/>
    <w:rsid w:val="0027611F"/>
    <w:rsid w:val="002D5785"/>
    <w:rsid w:val="002F6A43"/>
    <w:rsid w:val="00327A51"/>
    <w:rsid w:val="00376885"/>
    <w:rsid w:val="003D62B3"/>
    <w:rsid w:val="003E7A49"/>
    <w:rsid w:val="00460BEB"/>
    <w:rsid w:val="00473761"/>
    <w:rsid w:val="00482426"/>
    <w:rsid w:val="004838A4"/>
    <w:rsid w:val="004D5DEC"/>
    <w:rsid w:val="00515D0C"/>
    <w:rsid w:val="00551F5D"/>
    <w:rsid w:val="005A5A51"/>
    <w:rsid w:val="00655E7A"/>
    <w:rsid w:val="0074689E"/>
    <w:rsid w:val="0081147C"/>
    <w:rsid w:val="00875468"/>
    <w:rsid w:val="008C241B"/>
    <w:rsid w:val="008D0927"/>
    <w:rsid w:val="008F095C"/>
    <w:rsid w:val="008F1A45"/>
    <w:rsid w:val="00931A2B"/>
    <w:rsid w:val="0095487B"/>
    <w:rsid w:val="009A5FCF"/>
    <w:rsid w:val="009E7629"/>
    <w:rsid w:val="009F4B28"/>
    <w:rsid w:val="009F5E8F"/>
    <w:rsid w:val="00A94F37"/>
    <w:rsid w:val="00AA31A4"/>
    <w:rsid w:val="00B32200"/>
    <w:rsid w:val="00B84074"/>
    <w:rsid w:val="00C76717"/>
    <w:rsid w:val="00CC3B6B"/>
    <w:rsid w:val="00D75988"/>
    <w:rsid w:val="00DC2366"/>
    <w:rsid w:val="00DC64D5"/>
    <w:rsid w:val="00DD4DC2"/>
    <w:rsid w:val="00DD6F36"/>
    <w:rsid w:val="00E02F6F"/>
    <w:rsid w:val="00EA259B"/>
    <w:rsid w:val="00F9404A"/>
    <w:rsid w:val="00FA2B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F09EF"/>
  <w15:chartTrackingRefBased/>
  <w15:docId w15:val="{EFFEED92-7731-6142-BACE-E11AEE770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5785"/>
    <w:rPr>
      <w:rFonts w:ascii="Times New Roman" w:eastAsia="Times New Roman" w:hAnsi="Times New Roman" w:cs="Times New Roman"/>
    </w:rPr>
  </w:style>
  <w:style w:type="paragraph" w:styleId="Heading1">
    <w:name w:val="heading 1"/>
    <w:basedOn w:val="Normal"/>
    <w:next w:val="Normal"/>
    <w:link w:val="Heading1Char"/>
    <w:uiPriority w:val="9"/>
    <w:qFormat/>
    <w:rsid w:val="009E7629"/>
    <w:pPr>
      <w:keepNext/>
      <w:keepLines/>
      <w:spacing w:before="240" w:beforeAutospacing="1" w:after="100" w:afterAutospacing="1" w:line="360" w:lineRule="auto"/>
      <w:ind w:firstLine="720"/>
      <w:outlineLvl w:val="0"/>
    </w:pPr>
    <w:rPr>
      <w:rFonts w:asciiTheme="majorHAnsi" w:eastAsiaTheme="majorEastAsia" w:hAnsiTheme="majorHAnsi" w:cstheme="majorBidi"/>
      <w:b/>
      <w:color w:val="000000" w:themeColor="text1"/>
      <w:sz w:val="32"/>
      <w:szCs w:val="32"/>
      <w:lang w:val="pt-PT"/>
    </w:rPr>
  </w:style>
  <w:style w:type="paragraph" w:styleId="Heading2">
    <w:name w:val="heading 2"/>
    <w:basedOn w:val="Normal"/>
    <w:next w:val="Normal"/>
    <w:link w:val="Heading2Char"/>
    <w:uiPriority w:val="9"/>
    <w:unhideWhenUsed/>
    <w:qFormat/>
    <w:rsid w:val="009E7629"/>
    <w:pPr>
      <w:keepNext/>
      <w:keepLines/>
      <w:numPr>
        <w:numId w:val="3"/>
      </w:numPr>
      <w:spacing w:before="40" w:beforeAutospacing="1" w:after="100" w:afterAutospacing="1" w:line="360" w:lineRule="auto"/>
      <w:ind w:left="360"/>
      <w:jc w:val="center"/>
      <w:outlineLvl w:val="1"/>
    </w:pPr>
    <w:rPr>
      <w:rFonts w:ascii="Helvetica" w:eastAsiaTheme="majorEastAsia" w:hAnsi="Helvetica" w:cstheme="majorBidi"/>
      <w:color w:val="000000" w:themeColor="text1"/>
      <w:sz w:val="26"/>
      <w:szCs w:val="26"/>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37E2"/>
    <w:pPr>
      <w:spacing w:before="100" w:beforeAutospacing="1" w:after="100" w:afterAutospacing="1" w:line="360" w:lineRule="auto"/>
      <w:ind w:left="720" w:firstLine="720"/>
      <w:contextualSpacing/>
      <w:jc w:val="both"/>
    </w:pPr>
    <w:rPr>
      <w:rFonts w:ascii="Helvetica" w:eastAsiaTheme="minorHAnsi" w:hAnsi="Helvetica" w:cstheme="minorBidi"/>
      <w:color w:val="000000" w:themeColor="text1"/>
      <w:sz w:val="16"/>
      <w:lang w:val="pt-PT"/>
    </w:rPr>
  </w:style>
  <w:style w:type="paragraph" w:styleId="NormalWeb">
    <w:name w:val="Normal (Web)"/>
    <w:basedOn w:val="Normal"/>
    <w:uiPriority w:val="99"/>
    <w:unhideWhenUsed/>
    <w:rsid w:val="00DC64D5"/>
    <w:pPr>
      <w:spacing w:before="100" w:beforeAutospacing="1" w:after="100" w:afterAutospacing="1" w:line="360" w:lineRule="auto"/>
      <w:ind w:firstLine="720"/>
      <w:jc w:val="both"/>
    </w:pPr>
    <w:rPr>
      <w:color w:val="000000" w:themeColor="text1"/>
      <w:sz w:val="16"/>
      <w:lang w:val="pt-PT"/>
    </w:rPr>
  </w:style>
  <w:style w:type="character" w:customStyle="1" w:styleId="UnresolvedMention1">
    <w:name w:val="Unresolved Mention1"/>
    <w:basedOn w:val="DefaultParagraphFont"/>
    <w:uiPriority w:val="99"/>
    <w:semiHidden/>
    <w:unhideWhenUsed/>
    <w:rsid w:val="003E7A49"/>
    <w:rPr>
      <w:color w:val="605E5C"/>
      <w:shd w:val="clear" w:color="auto" w:fill="E1DFDD"/>
    </w:rPr>
  </w:style>
  <w:style w:type="character" w:customStyle="1" w:styleId="Heading1Char">
    <w:name w:val="Heading 1 Char"/>
    <w:basedOn w:val="DefaultParagraphFont"/>
    <w:link w:val="Heading1"/>
    <w:uiPriority w:val="9"/>
    <w:rsid w:val="009E7629"/>
    <w:rPr>
      <w:rFonts w:asciiTheme="majorHAnsi" w:eastAsiaTheme="majorEastAsia" w:hAnsiTheme="majorHAnsi" w:cstheme="majorBidi"/>
      <w:b/>
      <w:color w:val="000000" w:themeColor="text1"/>
      <w:sz w:val="32"/>
      <w:szCs w:val="32"/>
      <w:lang w:val="pt-PT"/>
    </w:rPr>
  </w:style>
  <w:style w:type="character" w:customStyle="1" w:styleId="Heading2Char">
    <w:name w:val="Heading 2 Char"/>
    <w:basedOn w:val="DefaultParagraphFont"/>
    <w:link w:val="Heading2"/>
    <w:uiPriority w:val="9"/>
    <w:rsid w:val="009E7629"/>
    <w:rPr>
      <w:rFonts w:ascii="Helvetica" w:eastAsiaTheme="majorEastAsia" w:hAnsi="Helvetica" w:cstheme="majorBidi"/>
      <w:color w:val="000000" w:themeColor="text1"/>
      <w:sz w:val="26"/>
      <w:szCs w:val="26"/>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714201">
      <w:bodyDiv w:val="1"/>
      <w:marLeft w:val="0"/>
      <w:marRight w:val="0"/>
      <w:marTop w:val="0"/>
      <w:marBottom w:val="0"/>
      <w:divBdr>
        <w:top w:val="none" w:sz="0" w:space="0" w:color="auto"/>
        <w:left w:val="none" w:sz="0" w:space="0" w:color="auto"/>
        <w:bottom w:val="none" w:sz="0" w:space="0" w:color="auto"/>
        <w:right w:val="none" w:sz="0" w:space="0" w:color="auto"/>
      </w:divBdr>
    </w:div>
    <w:div w:id="528614749">
      <w:bodyDiv w:val="1"/>
      <w:marLeft w:val="0"/>
      <w:marRight w:val="0"/>
      <w:marTop w:val="0"/>
      <w:marBottom w:val="0"/>
      <w:divBdr>
        <w:top w:val="none" w:sz="0" w:space="0" w:color="auto"/>
        <w:left w:val="none" w:sz="0" w:space="0" w:color="auto"/>
        <w:bottom w:val="none" w:sz="0" w:space="0" w:color="auto"/>
        <w:right w:val="none" w:sz="0" w:space="0" w:color="auto"/>
      </w:divBdr>
    </w:div>
    <w:div w:id="1816332210">
      <w:bodyDiv w:val="1"/>
      <w:marLeft w:val="0"/>
      <w:marRight w:val="0"/>
      <w:marTop w:val="0"/>
      <w:marBottom w:val="0"/>
      <w:divBdr>
        <w:top w:val="none" w:sz="0" w:space="0" w:color="auto"/>
        <w:left w:val="none" w:sz="0" w:space="0" w:color="auto"/>
        <w:bottom w:val="none" w:sz="0" w:space="0" w:color="auto"/>
        <w:right w:val="none" w:sz="0" w:space="0" w:color="auto"/>
      </w:divBdr>
      <w:divsChild>
        <w:div w:id="1938367116">
          <w:marLeft w:val="0"/>
          <w:marRight w:val="0"/>
          <w:marTop w:val="0"/>
          <w:marBottom w:val="0"/>
          <w:divBdr>
            <w:top w:val="none" w:sz="0" w:space="0" w:color="auto"/>
            <w:left w:val="none" w:sz="0" w:space="0" w:color="auto"/>
            <w:bottom w:val="none" w:sz="0" w:space="0" w:color="auto"/>
            <w:right w:val="none" w:sz="0" w:space="0" w:color="auto"/>
          </w:divBdr>
          <w:divsChild>
            <w:div w:id="1053427232">
              <w:marLeft w:val="0"/>
              <w:marRight w:val="0"/>
              <w:marTop w:val="0"/>
              <w:marBottom w:val="0"/>
              <w:divBdr>
                <w:top w:val="none" w:sz="0" w:space="0" w:color="auto"/>
                <w:left w:val="none" w:sz="0" w:space="0" w:color="auto"/>
                <w:bottom w:val="none" w:sz="0" w:space="0" w:color="auto"/>
                <w:right w:val="none" w:sz="0" w:space="0" w:color="auto"/>
              </w:divBdr>
              <w:divsChild>
                <w:div w:id="168585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976810">
      <w:bodyDiv w:val="1"/>
      <w:marLeft w:val="0"/>
      <w:marRight w:val="0"/>
      <w:marTop w:val="0"/>
      <w:marBottom w:val="0"/>
      <w:divBdr>
        <w:top w:val="none" w:sz="0" w:space="0" w:color="auto"/>
        <w:left w:val="none" w:sz="0" w:space="0" w:color="auto"/>
        <w:bottom w:val="none" w:sz="0" w:space="0" w:color="auto"/>
        <w:right w:val="none" w:sz="0" w:space="0" w:color="auto"/>
      </w:divBdr>
    </w:div>
    <w:div w:id="1929463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05FD9-E891-AD41-8105-03791BC87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9</Pages>
  <Words>14675</Words>
  <Characters>83652</Characters>
  <Application>Microsoft Office Word</Application>
  <DocSecurity>0</DocSecurity>
  <Lines>697</Lines>
  <Paragraphs>1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12141570</dc:creator>
  <cp:keywords/>
  <dc:description/>
  <cp:lastModifiedBy>2012141570</cp:lastModifiedBy>
  <cp:revision>7</cp:revision>
  <dcterms:created xsi:type="dcterms:W3CDTF">2019-08-06T23:40:00Z</dcterms:created>
  <dcterms:modified xsi:type="dcterms:W3CDTF">2019-08-07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